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D56508" w14:textId="1905366B" w:rsidR="00EB20CA" w:rsidRPr="00CB1245" w:rsidRDefault="0034654B" w:rsidP="00EB20CA">
      <w:pPr>
        <w:rPr>
          <w:b/>
          <w:color w:val="000000" w:themeColor="text1"/>
        </w:rPr>
      </w:pPr>
      <w:r w:rsidRPr="00CB1245">
        <w:rPr>
          <w:rFonts w:ascii="Times" w:hAnsi="Times"/>
          <w:b/>
          <w:color w:val="000000" w:themeColor="text1"/>
          <w:lang w:val="en-GB"/>
        </w:rPr>
        <w:t>S</w:t>
      </w:r>
      <w:r>
        <w:rPr>
          <w:rFonts w:ascii="Times" w:hAnsi="Times"/>
          <w:b/>
          <w:color w:val="000000" w:themeColor="text1"/>
          <w:lang w:val="en-GB"/>
        </w:rPr>
        <w:t xml:space="preserve">1 </w:t>
      </w:r>
      <w:r w:rsidR="00EB20CA" w:rsidRPr="00CB1245">
        <w:rPr>
          <w:rFonts w:ascii="Times" w:hAnsi="Times"/>
          <w:b/>
          <w:color w:val="000000" w:themeColor="text1"/>
          <w:lang w:val="en-GB"/>
        </w:rPr>
        <w:t>Table</w:t>
      </w:r>
      <w:r w:rsidR="00F042E6">
        <w:rPr>
          <w:rFonts w:ascii="Times" w:hAnsi="Times"/>
          <w:b/>
          <w:color w:val="000000" w:themeColor="text1"/>
          <w:lang w:val="en-GB"/>
        </w:rPr>
        <w:t xml:space="preserve">. </w:t>
      </w:r>
      <w:r w:rsidR="00EB20CA" w:rsidRPr="00CB1245">
        <w:rPr>
          <w:rFonts w:ascii="Times" w:hAnsi="Times"/>
          <w:b/>
          <w:color w:val="000000" w:themeColor="text1"/>
          <w:lang w:val="en-GB"/>
        </w:rPr>
        <w:t>Yeast strains used in this study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242"/>
        <w:gridCol w:w="7454"/>
      </w:tblGrid>
      <w:tr w:rsidR="00EB20CA" w:rsidRPr="00B17FDB" w14:paraId="139E0AC3" w14:textId="77777777" w:rsidTr="00F424C7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14:paraId="4791D679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  <w:lang w:val="en-GB"/>
              </w:rPr>
              <w:t>Name</w:t>
            </w:r>
          </w:p>
        </w:tc>
        <w:tc>
          <w:tcPr>
            <w:tcW w:w="7454" w:type="dxa"/>
            <w:tcBorders>
              <w:top w:val="single" w:sz="4" w:space="0" w:color="auto"/>
              <w:bottom w:val="single" w:sz="4" w:space="0" w:color="auto"/>
            </w:tcBorders>
          </w:tcPr>
          <w:p w14:paraId="40DDAF62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  <w:lang w:val="en-GB"/>
              </w:rPr>
              <w:t>Description (source)</w:t>
            </w:r>
          </w:p>
        </w:tc>
      </w:tr>
      <w:tr w:rsidR="00EB20CA" w:rsidRPr="00B17FDB" w14:paraId="714521F4" w14:textId="77777777" w:rsidTr="00F424C7">
        <w:trPr>
          <w:trHeight w:val="381"/>
        </w:trPr>
        <w:tc>
          <w:tcPr>
            <w:tcW w:w="1242" w:type="dxa"/>
            <w:tcBorders>
              <w:top w:val="single" w:sz="4" w:space="0" w:color="auto"/>
            </w:tcBorders>
          </w:tcPr>
          <w:p w14:paraId="310F8B3F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W303a</w:t>
            </w:r>
          </w:p>
        </w:tc>
        <w:tc>
          <w:tcPr>
            <w:tcW w:w="7454" w:type="dxa"/>
            <w:tcBorders>
              <w:top w:val="single" w:sz="4" w:space="0" w:color="auto"/>
            </w:tcBorders>
          </w:tcPr>
          <w:p w14:paraId="3C5DB067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Mata ura3 his3 leu2 trp1 ade2 can1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lab stock)</w:t>
            </w:r>
          </w:p>
        </w:tc>
      </w:tr>
      <w:tr w:rsidR="00EB20CA" w:rsidRPr="00B17FDB" w14:paraId="68F65AB3" w14:textId="77777777" w:rsidTr="00F424C7">
        <w:trPr>
          <w:trHeight w:val="359"/>
        </w:trPr>
        <w:tc>
          <w:tcPr>
            <w:tcW w:w="1242" w:type="dxa"/>
            <w:tcBorders>
              <w:top w:val="nil"/>
            </w:tcBorders>
          </w:tcPr>
          <w:p w14:paraId="043472DF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BY4741</w:t>
            </w:r>
          </w:p>
        </w:tc>
        <w:tc>
          <w:tcPr>
            <w:tcW w:w="7454" w:type="dxa"/>
            <w:tcBorders>
              <w:top w:val="nil"/>
            </w:tcBorders>
          </w:tcPr>
          <w:p w14:paraId="6B2797C5" w14:textId="5B05BB72" w:rsidR="00EB20CA" w:rsidRPr="00B17FDB" w:rsidRDefault="00265395" w:rsidP="00F424C7">
            <w:pPr>
              <w:rPr>
                <w:rFonts w:ascii="Times" w:hAnsi="Times"/>
                <w:i/>
                <w:color w:val="000000" w:themeColor="text1"/>
                <w:sz w:val="22"/>
                <w:szCs w:val="22"/>
              </w:rPr>
            </w:pPr>
            <w:r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Mata leu2∆ ura3∆0 his3</w:t>
            </w:r>
            <w:r w:rsidR="00EB20CA"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∆1 met15∆0</w:t>
            </w:r>
            <w:r w:rsidR="00EB20CA"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lab stock)</w:t>
            </w:r>
          </w:p>
        </w:tc>
      </w:tr>
      <w:tr w:rsidR="00EB20CA" w:rsidRPr="00B17FDB" w14:paraId="2E5D7ACE" w14:textId="77777777" w:rsidTr="00F424C7">
        <w:trPr>
          <w:trHeight w:val="357"/>
        </w:trPr>
        <w:tc>
          <w:tcPr>
            <w:tcW w:w="1242" w:type="dxa"/>
            <w:tcBorders>
              <w:top w:val="nil"/>
            </w:tcBorders>
          </w:tcPr>
          <w:p w14:paraId="4E0261DD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BJ2168</w:t>
            </w:r>
          </w:p>
        </w:tc>
        <w:tc>
          <w:tcPr>
            <w:tcW w:w="7454" w:type="dxa"/>
            <w:tcBorders>
              <w:top w:val="nil"/>
            </w:tcBorders>
          </w:tcPr>
          <w:p w14:paraId="4C713726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MATa leu2 trp1 ura3-52 prb1-1122 prc1-407 pep4-3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Y. Kamada)</w:t>
            </w:r>
          </w:p>
        </w:tc>
      </w:tr>
      <w:tr w:rsidR="00EB20CA" w:rsidRPr="00B17FDB" w14:paraId="7C1744C8" w14:textId="77777777" w:rsidTr="00F424C7">
        <w:trPr>
          <w:trHeight w:val="221"/>
        </w:trPr>
        <w:tc>
          <w:tcPr>
            <w:tcW w:w="1242" w:type="dxa"/>
            <w:tcBorders>
              <w:top w:val="nil"/>
            </w:tcBorders>
          </w:tcPr>
          <w:p w14:paraId="533D0E0C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893</w:t>
            </w:r>
          </w:p>
        </w:tc>
        <w:tc>
          <w:tcPr>
            <w:tcW w:w="7454" w:type="dxa"/>
            <w:tcBorders>
              <w:top w:val="nil"/>
            </w:tcBorders>
          </w:tcPr>
          <w:p w14:paraId="6850BAB3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lab stock)</w:t>
            </w:r>
          </w:p>
        </w:tc>
      </w:tr>
      <w:tr w:rsidR="00EB20CA" w:rsidRPr="00B17FDB" w14:paraId="294885D4" w14:textId="77777777" w:rsidTr="00F424C7">
        <w:trPr>
          <w:trHeight w:val="345"/>
        </w:trPr>
        <w:tc>
          <w:tcPr>
            <w:tcW w:w="1242" w:type="dxa"/>
            <w:tcBorders>
              <w:top w:val="nil"/>
            </w:tcBorders>
          </w:tcPr>
          <w:p w14:paraId="23B6B21B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>SCU1419</w:t>
            </w:r>
          </w:p>
        </w:tc>
        <w:tc>
          <w:tcPr>
            <w:tcW w:w="7454" w:type="dxa"/>
            <w:tcBorders>
              <w:top w:val="nil"/>
            </w:tcBorders>
          </w:tcPr>
          <w:p w14:paraId="32DB7C9E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BY4741</w:t>
            </w: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 w:hint="eastAsia"/>
                <w:i/>
                <w:color w:val="000000" w:themeColor="text1"/>
                <w:sz w:val="22"/>
                <w:szCs w:val="22"/>
              </w:rPr>
              <w:t>CDC55-GFP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Huh&lt;/Author&gt;&lt;Year&gt;2003&lt;/Year&gt;&lt;RecNum&gt;1771&lt;/RecNum&gt;&lt;DisplayText&gt;(Huh et al., 2003)&lt;/DisplayText&gt;&lt;record&gt;&lt;rec-number&gt;1771&lt;/rec-number&gt;&lt;foreign-keys&gt;&lt;key app="EN" db-id="f2rtp0te9w2xeoe9rznpdf090afe0fsdtp22" timestamp="1323853114"&gt;1771&lt;/key&gt;&lt;/foreign-keys&gt;&lt;ref-type name="Journal Article"&gt;17&lt;/ref-type&gt;&lt;contributors&gt;&lt;authors&gt;&lt;author&gt;Huh, W. K.&lt;/author&gt;&lt;author&gt;Falvo, J. V.&lt;/author&gt;&lt;author&gt;Gerke, L. C.&lt;/author&gt;&lt;author&gt;Carroll, A. S.&lt;/author&gt;&lt;author&gt;Howson, R. W.&lt;/author&gt;&lt;author&gt;Weissman, J. S.&lt;/author&gt;&lt;author&gt;O&amp;apos;Shea, E. K.&lt;/author&gt;&lt;/authors&gt;&lt;/contributors&gt;&lt;titles&gt;&lt;title&gt;Global analysis of protein localization in budding yeast&lt;/title&gt;&lt;secondary-title&gt;Nature&lt;/secondary-title&gt;&lt;/titles&gt;&lt;periodical&gt;&lt;full-title&gt;Nature&lt;/full-title&gt;&lt;/periodical&gt;&lt;pages&gt;686-91.&lt;/pages&gt;&lt;volume&gt;425&lt;/volume&gt;&lt;number&gt;6959&lt;/number&gt;&lt;keywords&gt;&lt;keyword&gt;0 (Proteome)&lt;/keyword&gt;&lt;keyword&gt;0 (RNA, Fungal)&lt;/keyword&gt;&lt;keyword&gt;0 (RNA, Messenger)&lt;/keyword&gt;&lt;keyword&gt;0 (Recombinant Fusion Proteins)&lt;/keyword&gt;&lt;keyword&gt;0 (Saccharomyces cerevisiae Proteins)&lt;/keyword&gt;&lt;keyword&gt;Cell Nucleolus/chemistry/metabolism&lt;/keyword&gt;&lt;keyword&gt;Genome, Fungal&lt;/keyword&gt;&lt;keyword&gt;Organelles/chemistry/*metabolism&lt;/keyword&gt;&lt;keyword&gt;Protein Binding&lt;/keyword&gt;&lt;keyword&gt;Protein Transport&lt;/keyword&gt;&lt;keyword&gt;Proteome/classification/genetics/*metabolism&lt;/keyword&gt;&lt;keyword&gt;RNA, Fungal/genetics/metabolism&lt;/keyword&gt;&lt;keyword&gt;RNA, Messenger/genetics/metabolism&lt;/keyword&gt;&lt;keyword&gt;Recombinant Fusion Proteins/analysis/genetics&lt;/keyword&gt;&lt;keyword&gt;Research Support, Non-U.S. Gov&amp;apos;t&lt;/keyword&gt;&lt;keyword&gt;Saccharomyces cerevisiae/classification/*cytology/genetics/*metabolism&lt;/keyword&gt;&lt;keyword&gt;Saccharomyces cerevisiae Proteins/*analysis/genetics&lt;/keyword&gt;&lt;/keywords&gt;&lt;dates&gt;&lt;year&gt;2003&lt;/year&gt;&lt;pub-dates&gt;&lt;date&gt;Oct 16&lt;/date&gt;&lt;/pub-dates&gt;&lt;/dates&gt;&lt;isbn&gt;1476-4687&lt;/isbn&gt;&lt;urls&gt;&lt;/urls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13" w:tooltip="Huh, 2003 #1771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Huh et al., 2003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408AAF7F" w14:textId="77777777" w:rsidTr="00F424C7">
        <w:trPr>
          <w:trHeight w:val="247"/>
        </w:trPr>
        <w:tc>
          <w:tcPr>
            <w:tcW w:w="1242" w:type="dxa"/>
            <w:tcBorders>
              <w:top w:val="nil"/>
            </w:tcBorders>
          </w:tcPr>
          <w:p w14:paraId="5E42D3FB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>SCU1575</w:t>
            </w:r>
          </w:p>
        </w:tc>
        <w:tc>
          <w:tcPr>
            <w:tcW w:w="7454" w:type="dxa"/>
            <w:tcBorders>
              <w:top w:val="nil"/>
            </w:tcBorders>
          </w:tcPr>
          <w:p w14:paraId="44CB2657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 w:hint="eastAsia"/>
                <w:i/>
                <w:color w:val="000000" w:themeColor="text1"/>
                <w:sz w:val="22"/>
                <w:szCs w:val="22"/>
              </w:rPr>
              <w:t>PPH21-GFP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Huh&lt;/Author&gt;&lt;Year&gt;2003&lt;/Year&gt;&lt;RecNum&gt;1771&lt;/RecNum&gt;&lt;DisplayText&gt;(Huh et al., 2003)&lt;/DisplayText&gt;&lt;record&gt;&lt;rec-number&gt;1771&lt;/rec-number&gt;&lt;foreign-keys&gt;&lt;key app="EN" db-id="f2rtp0te9w2xeoe9rznpdf090afe0fsdtp22" timestamp="1323853114"&gt;1771&lt;/key&gt;&lt;/foreign-keys&gt;&lt;ref-type name="Journal Article"&gt;17&lt;/ref-type&gt;&lt;contributors&gt;&lt;authors&gt;&lt;author&gt;Huh, W. K.&lt;/author&gt;&lt;author&gt;Falvo, J. V.&lt;/author&gt;&lt;author&gt;Gerke, L. C.&lt;/author&gt;&lt;author&gt;Carroll, A. S.&lt;/author&gt;&lt;author&gt;Howson, R. W.&lt;/author&gt;&lt;author&gt;Weissman, J. S.&lt;/author&gt;&lt;author&gt;O&amp;apos;Shea, E. K.&lt;/author&gt;&lt;/authors&gt;&lt;/contributors&gt;&lt;titles&gt;&lt;title&gt;Global analysis of protein localization in budding yeast&lt;/title&gt;&lt;secondary-title&gt;Nature&lt;/secondary-title&gt;&lt;/titles&gt;&lt;periodical&gt;&lt;full-title&gt;Nature&lt;/full-title&gt;&lt;/periodical&gt;&lt;pages&gt;686-91.&lt;/pages&gt;&lt;volume&gt;425&lt;/volume&gt;&lt;number&gt;6959&lt;/number&gt;&lt;keywords&gt;&lt;keyword&gt;0 (Proteome)&lt;/keyword&gt;&lt;keyword&gt;0 (RNA, Fungal)&lt;/keyword&gt;&lt;keyword&gt;0 (RNA, Messenger)&lt;/keyword&gt;&lt;keyword&gt;0 (Recombinant Fusion Proteins)&lt;/keyword&gt;&lt;keyword&gt;0 (Saccharomyces cerevisiae Proteins)&lt;/keyword&gt;&lt;keyword&gt;Cell Nucleolus/chemistry/metabolism&lt;/keyword&gt;&lt;keyword&gt;Genome, Fungal&lt;/keyword&gt;&lt;keyword&gt;Organelles/chemistry/*metabolism&lt;/keyword&gt;&lt;keyword&gt;Protein Binding&lt;/keyword&gt;&lt;keyword&gt;Protein Transport&lt;/keyword&gt;&lt;keyword&gt;Proteome/classification/genetics/*metabolism&lt;/keyword&gt;&lt;keyword&gt;RNA, Fungal/genetics/metabolism&lt;/keyword&gt;&lt;keyword&gt;RNA, Messenger/genetics/metabolism&lt;/keyword&gt;&lt;keyword&gt;Recombinant Fusion Proteins/analysis/genetics&lt;/keyword&gt;&lt;keyword&gt;Research Support, Non-U.S. Gov&amp;apos;t&lt;/keyword&gt;&lt;keyword&gt;Saccharomyces cerevisiae/classification/*cytology/genetics/*metabolism&lt;/keyword&gt;&lt;keyword&gt;Saccharomyces cerevisiae Proteins/*analysis/genetics&lt;/keyword&gt;&lt;/keywords&gt;&lt;dates&gt;&lt;year&gt;2003&lt;/year&gt;&lt;pub-dates&gt;&lt;date&gt;Oct 16&lt;/date&gt;&lt;/pub-dates&gt;&lt;/dates&gt;&lt;isbn&gt;1476-4687&lt;/isbn&gt;&lt;urls&gt;&lt;/urls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13" w:tooltip="Huh, 2003 #1771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Huh et al., 2003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EB20CA" w:rsidRPr="00B17FDB" w14:paraId="36B99D8E" w14:textId="77777777" w:rsidTr="00F424C7">
        <w:trPr>
          <w:trHeight w:val="406"/>
        </w:trPr>
        <w:tc>
          <w:tcPr>
            <w:tcW w:w="1242" w:type="dxa"/>
            <w:tcBorders>
              <w:top w:val="nil"/>
            </w:tcBorders>
          </w:tcPr>
          <w:p w14:paraId="237B7773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>SCU1576</w:t>
            </w:r>
          </w:p>
        </w:tc>
        <w:tc>
          <w:tcPr>
            <w:tcW w:w="7454" w:type="dxa"/>
            <w:tcBorders>
              <w:top w:val="nil"/>
            </w:tcBorders>
          </w:tcPr>
          <w:p w14:paraId="52A24839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 w:hint="eastAsia"/>
                <w:i/>
                <w:color w:val="000000" w:themeColor="text1"/>
                <w:sz w:val="22"/>
                <w:szCs w:val="22"/>
              </w:rPr>
              <w:t>PPH22-GFP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Huh&lt;/Author&gt;&lt;Year&gt;2003&lt;/Year&gt;&lt;RecNum&gt;1771&lt;/RecNum&gt;&lt;DisplayText&gt;(Huh et al., 2003)&lt;/DisplayText&gt;&lt;record&gt;&lt;rec-number&gt;1771&lt;/rec-number&gt;&lt;foreign-keys&gt;&lt;key app="EN" db-id="f2rtp0te9w2xeoe9rznpdf090afe0fsdtp22" timestamp="1323853114"&gt;1771&lt;/key&gt;&lt;/foreign-keys&gt;&lt;ref-type name="Journal Article"&gt;17&lt;/ref-type&gt;&lt;contributors&gt;&lt;authors&gt;&lt;author&gt;Huh, W. K.&lt;/author&gt;&lt;author&gt;Falvo, J. V.&lt;/author&gt;&lt;author&gt;Gerke, L. C.&lt;/author&gt;&lt;author&gt;Carroll, A. S.&lt;/author&gt;&lt;author&gt;Howson, R. W.&lt;/author&gt;&lt;author&gt;Weissman, J. S.&lt;/author&gt;&lt;author&gt;O&amp;apos;Shea, E. K.&lt;/author&gt;&lt;/authors&gt;&lt;/contributors&gt;&lt;titles&gt;&lt;title&gt;Global analysis of protein localization in budding yeast&lt;/title&gt;&lt;secondary-title&gt;Nature&lt;/secondary-title&gt;&lt;/titles&gt;&lt;periodical&gt;&lt;full-title&gt;Nature&lt;/full-title&gt;&lt;/periodical&gt;&lt;pages&gt;686-91.&lt;/pages&gt;&lt;volume&gt;425&lt;/volume&gt;&lt;number&gt;6959&lt;/number&gt;&lt;keywords&gt;&lt;keyword&gt;0 (Proteome)&lt;/keyword&gt;&lt;keyword&gt;0 (RNA, Fungal)&lt;/keyword&gt;&lt;keyword&gt;0 (RNA, Messenger)&lt;/keyword&gt;&lt;keyword&gt;0 (Recombinant Fusion Proteins)&lt;/keyword&gt;&lt;keyword&gt;0 (Saccharomyces cerevisiae Proteins)&lt;/keyword&gt;&lt;keyword&gt;Cell Nucleolus/chemistry/metabolism&lt;/keyword&gt;&lt;keyword&gt;Genome, Fungal&lt;/keyword&gt;&lt;keyword&gt;Organelles/chemistry/*metabolism&lt;/keyword&gt;&lt;keyword&gt;Protein Binding&lt;/keyword&gt;&lt;keyword&gt;Protein Transport&lt;/keyword&gt;&lt;keyword&gt;Proteome/classification/genetics/*metabolism&lt;/keyword&gt;&lt;keyword&gt;RNA, Fungal/genetics/metabolism&lt;/keyword&gt;&lt;keyword&gt;RNA, Messenger/genetics/metabolism&lt;/keyword&gt;&lt;keyword&gt;Recombinant Fusion Proteins/analysis/genetics&lt;/keyword&gt;&lt;keyword&gt;Research Support, Non-U.S. Gov&amp;apos;t&lt;/keyword&gt;&lt;keyword&gt;Saccharomyces cerevisiae/classification/*cytology/genetics/*metabolism&lt;/keyword&gt;&lt;keyword&gt;Saccharomyces cerevisiae Proteins/*analysis/genetics&lt;/keyword&gt;&lt;/keywords&gt;&lt;dates&gt;&lt;year&gt;2003&lt;/year&gt;&lt;pub-dates&gt;&lt;date&gt;Oct 16&lt;/date&gt;&lt;/pub-dates&gt;&lt;/dates&gt;&lt;isbn&gt;1476-4687&lt;/isbn&gt;&lt;urls&gt;&lt;/urls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13" w:tooltip="Huh, 2003 #1771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Huh et al., 2003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31A9785D" w14:textId="77777777" w:rsidTr="00F424C7">
        <w:trPr>
          <w:trHeight w:val="394"/>
        </w:trPr>
        <w:tc>
          <w:tcPr>
            <w:tcW w:w="1242" w:type="dxa"/>
            <w:tcBorders>
              <w:top w:val="nil"/>
            </w:tcBorders>
          </w:tcPr>
          <w:p w14:paraId="09DE2B2E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>SCU1598</w:t>
            </w:r>
          </w:p>
        </w:tc>
        <w:tc>
          <w:tcPr>
            <w:tcW w:w="7454" w:type="dxa"/>
            <w:tcBorders>
              <w:top w:val="nil"/>
            </w:tcBorders>
          </w:tcPr>
          <w:p w14:paraId="2B2B27FA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 w:hint="eastAsia"/>
                <w:i/>
                <w:color w:val="000000" w:themeColor="text1"/>
                <w:sz w:val="22"/>
                <w:szCs w:val="22"/>
              </w:rPr>
              <w:t>RTS1-GFP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Huh&lt;/Author&gt;&lt;Year&gt;2003&lt;/Year&gt;&lt;RecNum&gt;1771&lt;/RecNum&gt;&lt;DisplayText&gt;(Huh et al., 2003)&lt;/DisplayText&gt;&lt;record&gt;&lt;rec-number&gt;1771&lt;/rec-number&gt;&lt;foreign-keys&gt;&lt;key app="EN" db-id="f2rtp0te9w2xeoe9rznpdf090afe0fsdtp22" timestamp="1323853114"&gt;1771&lt;/key&gt;&lt;/foreign-keys&gt;&lt;ref-type name="Journal Article"&gt;17&lt;/ref-type&gt;&lt;contributors&gt;&lt;authors&gt;&lt;author&gt;Huh, W. K.&lt;/author&gt;&lt;author&gt;Falvo, J. V.&lt;/author&gt;&lt;author&gt;Gerke, L. C.&lt;/author&gt;&lt;author&gt;Carroll, A. S.&lt;/author&gt;&lt;author&gt;Howson, R. W.&lt;/author&gt;&lt;author&gt;Weissman, J. S.&lt;/author&gt;&lt;author&gt;O&amp;apos;Shea, E. K.&lt;/author&gt;&lt;/authors&gt;&lt;/contributors&gt;&lt;titles&gt;&lt;title&gt;Global analysis of protein localization in budding yeast&lt;/title&gt;&lt;secondary-title&gt;Nature&lt;/secondary-title&gt;&lt;/titles&gt;&lt;periodical&gt;&lt;full-title&gt;Nature&lt;/full-title&gt;&lt;/periodical&gt;&lt;pages&gt;686-91.&lt;/pages&gt;&lt;volume&gt;425&lt;/volume&gt;&lt;number&gt;6959&lt;/number&gt;&lt;keywords&gt;&lt;keyword&gt;0 (Proteome)&lt;/keyword&gt;&lt;keyword&gt;0 (RNA, Fungal)&lt;/keyword&gt;&lt;keyword&gt;0 (RNA, Messenger)&lt;/keyword&gt;&lt;keyword&gt;0 (Recombinant Fusion Proteins)&lt;/keyword&gt;&lt;keyword&gt;0 (Saccharomyces cerevisiae Proteins)&lt;/keyword&gt;&lt;keyword&gt;Cell Nucleolus/chemistry/metabolism&lt;/keyword&gt;&lt;keyword&gt;Genome, Fungal&lt;/keyword&gt;&lt;keyword&gt;Organelles/chemistry/*metabolism&lt;/keyword&gt;&lt;keyword&gt;Protein Binding&lt;/keyword&gt;&lt;keyword&gt;Protein Transport&lt;/keyword&gt;&lt;keyword&gt;Proteome/classification/genetics/*metabolism&lt;/keyword&gt;&lt;keyword&gt;RNA, Fungal/genetics/metabolism&lt;/keyword&gt;&lt;keyword&gt;RNA, Messenger/genetics/metabolism&lt;/keyword&gt;&lt;keyword&gt;Recombinant Fusion Proteins/analysis/genetics&lt;/keyword&gt;&lt;keyword&gt;Research Support, Non-U.S. Gov&amp;apos;t&lt;/keyword&gt;&lt;keyword&gt;Saccharomyces cerevisiae/classification/*cytology/genetics/*metabolism&lt;/keyword&gt;&lt;keyword&gt;Saccharomyces cerevisiae Proteins/*analysis/genetics&lt;/keyword&gt;&lt;/keywords&gt;&lt;dates&gt;&lt;year&gt;2003&lt;/year&gt;&lt;pub-dates&gt;&lt;date&gt;Oct 16&lt;/date&gt;&lt;/pub-dates&gt;&lt;/dates&gt;&lt;isbn&gt;1476-4687&lt;/isbn&gt;&lt;urls&gt;&lt;/urls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13" w:tooltip="Huh, 2003 #1771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Huh et al., 2003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7E45E4FA" w14:textId="77777777" w:rsidTr="00F424C7">
        <w:trPr>
          <w:trHeight w:val="431"/>
        </w:trPr>
        <w:tc>
          <w:tcPr>
            <w:tcW w:w="1242" w:type="dxa"/>
            <w:tcBorders>
              <w:top w:val="nil"/>
            </w:tcBorders>
          </w:tcPr>
          <w:p w14:paraId="4D7B59C2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 w:hint="eastAsia"/>
                <w:color w:val="000000" w:themeColor="text1"/>
                <w:sz w:val="22"/>
                <w:szCs w:val="22"/>
              </w:rPr>
              <w:t>SCU1653</w:t>
            </w:r>
          </w:p>
        </w:tc>
        <w:tc>
          <w:tcPr>
            <w:tcW w:w="7454" w:type="dxa"/>
            <w:tcBorders>
              <w:top w:val="nil"/>
            </w:tcBorders>
          </w:tcPr>
          <w:p w14:paraId="102F3661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 w:hint="eastAsia"/>
                <w:i/>
                <w:color w:val="000000" w:themeColor="text1"/>
                <w:sz w:val="22"/>
                <w:szCs w:val="22"/>
              </w:rPr>
              <w:t>TPD3-GFP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Huh&lt;/Author&gt;&lt;Year&gt;2003&lt;/Year&gt;&lt;RecNum&gt;1771&lt;/RecNum&gt;&lt;DisplayText&gt;(Huh et al., 2003)&lt;/DisplayText&gt;&lt;record&gt;&lt;rec-number&gt;1771&lt;/rec-number&gt;&lt;foreign-keys&gt;&lt;key app="EN" db-id="f2rtp0te9w2xeoe9rznpdf090afe0fsdtp22" timestamp="1323853114"&gt;1771&lt;/key&gt;&lt;/foreign-keys&gt;&lt;ref-type name="Journal Article"&gt;17&lt;/ref-type&gt;&lt;contributors&gt;&lt;authors&gt;&lt;author&gt;Huh, W. K.&lt;/author&gt;&lt;author&gt;Falvo, J. V.&lt;/author&gt;&lt;author&gt;Gerke, L. C.&lt;/author&gt;&lt;author&gt;Carroll, A. S.&lt;/author&gt;&lt;author&gt;Howson, R. W.&lt;/author&gt;&lt;author&gt;Weissman, J. S.&lt;/author&gt;&lt;author&gt;O&amp;apos;Shea, E. K.&lt;/author&gt;&lt;/authors&gt;&lt;/contributors&gt;&lt;titles&gt;&lt;title&gt;Global analysis of protein localization in budding yeast&lt;/title&gt;&lt;secondary-title&gt;Nature&lt;/secondary-title&gt;&lt;/titles&gt;&lt;periodical&gt;&lt;full-title&gt;Nature&lt;/full-title&gt;&lt;/periodical&gt;&lt;pages&gt;686-91.&lt;/pages&gt;&lt;volume&gt;425&lt;/volume&gt;&lt;number&gt;6959&lt;/number&gt;&lt;keywords&gt;&lt;keyword&gt;0 (Proteome)&lt;/keyword&gt;&lt;keyword&gt;0 (RNA, Fungal)&lt;/keyword&gt;&lt;keyword&gt;0 (RNA, Messenger)&lt;/keyword&gt;&lt;keyword&gt;0 (Recombinant Fusion Proteins)&lt;/keyword&gt;&lt;keyword&gt;0 (Saccharomyces cerevisiae Proteins)&lt;/keyword&gt;&lt;keyword&gt;Cell Nucleolus/chemistry/metabolism&lt;/keyword&gt;&lt;keyword&gt;Genome, Fungal&lt;/keyword&gt;&lt;keyword&gt;Organelles/chemistry/*metabolism&lt;/keyword&gt;&lt;keyword&gt;Protein Binding&lt;/keyword&gt;&lt;keyword&gt;Protein Transport&lt;/keyword&gt;&lt;keyword&gt;Proteome/classification/genetics/*metabolism&lt;/keyword&gt;&lt;keyword&gt;RNA, Fungal/genetics/metabolism&lt;/keyword&gt;&lt;keyword&gt;RNA, Messenger/genetics/metabolism&lt;/keyword&gt;&lt;keyword&gt;Recombinant Fusion Proteins/analysis/genetics&lt;/keyword&gt;&lt;keyword&gt;Research Support, Non-U.S. Gov&amp;apos;t&lt;/keyword&gt;&lt;keyword&gt;Saccharomyces cerevisiae/classification/*cytology/genetics/*metabolism&lt;/keyword&gt;&lt;keyword&gt;Saccharomyces cerevisiae Proteins/*analysis/genetics&lt;/keyword&gt;&lt;/keywords&gt;&lt;dates&gt;&lt;year&gt;2003&lt;/year&gt;&lt;pub-dates&gt;&lt;date&gt;Oct 16&lt;/date&gt;&lt;/pub-dates&gt;&lt;/dates&gt;&lt;isbn&gt;1476-4687&lt;/isbn&gt;&lt;urls&gt;&lt;/urls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13" w:tooltip="Huh, 2003 #1771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Huh et al., 2003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7D1844D2" w14:textId="77777777" w:rsidTr="00F424C7">
        <w:trPr>
          <w:trHeight w:val="173"/>
        </w:trPr>
        <w:tc>
          <w:tcPr>
            <w:tcW w:w="1242" w:type="dxa"/>
            <w:tcBorders>
              <w:top w:val="nil"/>
            </w:tcBorders>
          </w:tcPr>
          <w:p w14:paraId="5A6E3E6F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2142</w:t>
            </w:r>
          </w:p>
        </w:tc>
        <w:tc>
          <w:tcPr>
            <w:tcW w:w="7454" w:type="dxa"/>
            <w:tcBorders>
              <w:top w:val="nil"/>
            </w:tcBorders>
          </w:tcPr>
          <w:p w14:paraId="525E0CA7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sit4::kanMX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53" w:tooltip="Winzeler, 1999 #758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Winzeler et al., 1999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1C2BA085" w14:textId="77777777" w:rsidTr="00F424C7">
        <w:trPr>
          <w:trHeight w:val="247"/>
        </w:trPr>
        <w:tc>
          <w:tcPr>
            <w:tcW w:w="1242" w:type="dxa"/>
            <w:tcBorders>
              <w:top w:val="nil"/>
            </w:tcBorders>
          </w:tcPr>
          <w:p w14:paraId="27152A8C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2422</w:t>
            </w:r>
          </w:p>
        </w:tc>
        <w:tc>
          <w:tcPr>
            <w:tcW w:w="7454" w:type="dxa"/>
            <w:tcBorders>
              <w:top w:val="nil"/>
            </w:tcBorders>
          </w:tcPr>
          <w:p w14:paraId="720DF2E1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CgTRP1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pph22::CgHIS3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(NBRP)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&lt;EndNote&gt;&lt;Cite&gt;&lt;Author&gt;Sakumoto&lt;/Author&gt;&lt;Year&gt;2002&lt;/Year&gt;&lt;RecNum&gt;1022&lt;/RecNum&gt;&lt;DisplayText&gt;(Sakumoto et al., 2002)&lt;/DisplayText&gt;&lt;record&gt;&lt;rec-number&gt;1022&lt;/rec-number&gt;&lt;foreign-keys&gt;&lt;key app="EN" db-id="f2rtp0te9w2xeoe9rznpdf090afe0fsdtp22" timestamp="1323853033"&gt;1022&lt;/key&gt;&lt;/foreign-keys&gt;&lt;ref-type name="Journal Article"&gt;17&lt;/ref-type&gt;&lt;contributors&gt;&lt;authors&gt;&lt;author&gt;Sakumoto, N.&lt;/author&gt;&lt;author&gt;Matsuoka, I.&lt;/author&gt;&lt;author&gt;Mukai, Y.&lt;/author&gt;&lt;author&gt;Ogawa, N.&lt;/author&gt;&lt;author&gt;Kaneko, Y.&lt;/author&gt;&lt;author&gt;Harashima, S.&lt;/author&gt;&lt;/authors&gt;&lt;/contributors&gt;&lt;auth-address&gt;Department of Biotechnology, Graduate School of Engineering, Osaka University, 2-1 Yamadaoka, Suita, Osaka 565-0871, Japan.&lt;/auth-address&gt;&lt;titles&gt;&lt;title&gt;A series of double disruptants for protein phosphatase genes in Saccharomyces cerevisiae and their phenotypic analysis&lt;/title&gt;&lt;secondary-title&gt;Yeast&lt;/secondary-title&gt;&lt;/titles&gt;&lt;periodical&gt;&lt;full-title&gt;Yeast&lt;/full-title&gt;&lt;/periodical&gt;&lt;pages&gt;587-99&lt;/pages&gt;&lt;volume&gt;19&lt;/volume&gt;&lt;number&gt;7&lt;/number&gt;&lt;keywords&gt;&lt;keyword&gt;Calcium Chloride&lt;/keyword&gt;&lt;keyword&gt;Carrier Proteins/genetics&lt;/keyword&gt;&lt;keyword&gt;Cell Cycle Proteins/genetics&lt;/keyword&gt;&lt;keyword&gt;Culture Media&lt;/keyword&gt;&lt;keyword&gt;Dual-Specificity Phosphatases&lt;/keyword&gt;&lt;keyword&gt;Fungal Proteins/genetics&lt;/keyword&gt;&lt;keyword&gt;Gene Deletion&lt;/keyword&gt;&lt;keyword&gt;Phenotype&lt;/keyword&gt;&lt;keyword&gt;Phosphoprotein Phosphatases/ genetics/metabolism&lt;/keyword&gt;&lt;keyword&gt;Protein Phosphatase 2&lt;/keyword&gt;&lt;keyword&gt;Protein Tyrosine Phosphatases/genetics&lt;/keyword&gt;&lt;keyword&gt;Saccharomyces cerevisiae/ enzymology/growth &amp;amp;amp&lt;/keyword&gt;&lt;keyword&gt;development&lt;/keyword&gt;&lt;keyword&gt;Saccharomyces cerevisiae Proteins/genetics&lt;/keyword&gt;&lt;keyword&gt;Sodium Chloride&lt;/keyword&gt;&lt;keyword&gt;Temperature&lt;/keyword&gt;&lt;/keywords&gt;&lt;dates&gt;&lt;year&gt;2002&lt;/year&gt;&lt;pub-dates&gt;&lt;date&gt;May&lt;/date&gt;&lt;/pub-dates&gt;&lt;/dates&gt;&lt;isbn&gt;0749-503X (Print)&amp;#xD;0749-503X (Linking)&lt;/isbn&gt;&lt;accession-num&gt;11967829&lt;/accession-num&gt;&lt;urls&gt;&lt;/urls&gt;&lt;language&gt;eng&lt;/language&gt;&lt;/record&gt;&lt;/Cite&gt;&lt;/EndNote&gt;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36" w:tooltip="Sakumoto, 2002 #1022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Sakumoto et al., 2002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0084B975" w14:textId="77777777" w:rsidTr="00F424C7">
        <w:trPr>
          <w:trHeight w:val="247"/>
        </w:trPr>
        <w:tc>
          <w:tcPr>
            <w:tcW w:w="1242" w:type="dxa"/>
            <w:tcBorders>
              <w:top w:val="nil"/>
            </w:tcBorders>
          </w:tcPr>
          <w:p w14:paraId="50B9CEAE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3086</w:t>
            </w:r>
          </w:p>
        </w:tc>
        <w:tc>
          <w:tcPr>
            <w:tcW w:w="7454" w:type="dxa"/>
            <w:tcBorders>
              <w:top w:val="nil"/>
            </w:tcBorders>
          </w:tcPr>
          <w:p w14:paraId="033AC42E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pph21::kanMX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53" w:tooltip="Winzeler, 1999 #758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Winzeler et al., 1999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6EC6A4BF" w14:textId="77777777" w:rsidTr="00F424C7">
        <w:trPr>
          <w:trHeight w:val="345"/>
        </w:trPr>
        <w:tc>
          <w:tcPr>
            <w:tcW w:w="1242" w:type="dxa"/>
            <w:tcBorders>
              <w:top w:val="nil"/>
            </w:tcBorders>
          </w:tcPr>
          <w:p w14:paraId="7ECB7F71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3087</w:t>
            </w:r>
          </w:p>
        </w:tc>
        <w:tc>
          <w:tcPr>
            <w:tcW w:w="7454" w:type="dxa"/>
            <w:tcBorders>
              <w:top w:val="nil"/>
            </w:tcBorders>
          </w:tcPr>
          <w:p w14:paraId="5FE4FCE4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pph22::kanMX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53" w:tooltip="Winzeler, 1999 #758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Winzeler et al., 1999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55EE5D06" w14:textId="77777777" w:rsidTr="00F424C7">
        <w:trPr>
          <w:trHeight w:val="287"/>
        </w:trPr>
        <w:tc>
          <w:tcPr>
            <w:tcW w:w="1242" w:type="dxa"/>
            <w:tcBorders>
              <w:top w:val="nil"/>
            </w:tcBorders>
          </w:tcPr>
          <w:p w14:paraId="55AB1F22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3088</w:t>
            </w:r>
          </w:p>
        </w:tc>
        <w:tc>
          <w:tcPr>
            <w:tcW w:w="7454" w:type="dxa"/>
            <w:tcBorders>
              <w:top w:val="nil"/>
            </w:tcBorders>
          </w:tcPr>
          <w:p w14:paraId="20D63CFC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BY4741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pph3::kanMX 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XaW56ZWxlcjwvQXV0aG9yPjxZZWFyPjE5OTk8L1llYXI+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</w:fldData>
              </w:fldCha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(</w:t>
            </w:r>
            <w:hyperlink w:anchor="_ENREF_53" w:tooltip="Winzeler, 1999 #758" w:history="1">
              <w:r>
                <w:rPr>
                  <w:rFonts w:ascii="Times" w:hAnsi="Times"/>
                  <w:noProof/>
                  <w:color w:val="000000" w:themeColor="text1"/>
                  <w:sz w:val="22"/>
                  <w:szCs w:val="22"/>
                </w:rPr>
                <w:t>Winzeler et al., 1999</w:t>
              </w:r>
            </w:hyperlink>
            <w:r>
              <w:rPr>
                <w:rFonts w:ascii="Times" w:hAnsi="Times"/>
                <w:noProof/>
                <w:color w:val="000000" w:themeColor="text1"/>
                <w:sz w:val="22"/>
                <w:szCs w:val="22"/>
              </w:rPr>
              <w:t>)</w:t>
            </w:r>
            <w:r>
              <w:rPr>
                <w:rFonts w:ascii="Times" w:hAnsi="Times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EB20CA" w:rsidRPr="00B17FDB" w14:paraId="2693F114" w14:textId="77777777" w:rsidTr="00F424C7">
        <w:trPr>
          <w:trHeight w:val="267"/>
        </w:trPr>
        <w:tc>
          <w:tcPr>
            <w:tcW w:w="1242" w:type="dxa"/>
          </w:tcPr>
          <w:p w14:paraId="347381FA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3720</w:t>
            </w:r>
          </w:p>
        </w:tc>
        <w:tc>
          <w:tcPr>
            <w:tcW w:w="7454" w:type="dxa"/>
          </w:tcPr>
          <w:p w14:paraId="4E4E22A5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atg11::kanMX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(this study)</w:t>
            </w:r>
          </w:p>
        </w:tc>
      </w:tr>
      <w:tr w:rsidR="00EB20CA" w:rsidRPr="00B17FDB" w14:paraId="15CAE96E" w14:textId="77777777" w:rsidTr="00F424C7">
        <w:trPr>
          <w:trHeight w:val="455"/>
        </w:trPr>
        <w:tc>
          <w:tcPr>
            <w:tcW w:w="1242" w:type="dxa"/>
          </w:tcPr>
          <w:p w14:paraId="14945DA4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  <w:highlight w:val="yellow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3736</w:t>
            </w:r>
          </w:p>
        </w:tc>
        <w:tc>
          <w:tcPr>
            <w:tcW w:w="7454" w:type="dxa"/>
          </w:tcPr>
          <w:p w14:paraId="1AD91A19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  <w:highlight w:val="yellow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CgTRP1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pph22::CgHIS3 atg11::kanMX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(this study)</w:t>
            </w:r>
          </w:p>
        </w:tc>
      </w:tr>
      <w:tr w:rsidR="00EB20CA" w:rsidRPr="00B17FDB" w14:paraId="31F0C793" w14:textId="77777777" w:rsidTr="00F424C7">
        <w:trPr>
          <w:trHeight w:val="391"/>
        </w:trPr>
        <w:tc>
          <w:tcPr>
            <w:tcW w:w="1242" w:type="dxa"/>
          </w:tcPr>
          <w:p w14:paraId="2469EB38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069</w:t>
            </w:r>
          </w:p>
        </w:tc>
        <w:tc>
          <w:tcPr>
            <w:tcW w:w="7454" w:type="dxa"/>
          </w:tcPr>
          <w:p w14:paraId="0E71770C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cdc55::hph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rts1::kanMX atg11::natMX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(this study)</w:t>
            </w:r>
          </w:p>
        </w:tc>
      </w:tr>
      <w:tr w:rsidR="00EB20CA" w:rsidRPr="00B17FDB" w14:paraId="18E75454" w14:textId="77777777" w:rsidTr="00F424C7">
        <w:trPr>
          <w:trHeight w:val="123"/>
        </w:trPr>
        <w:tc>
          <w:tcPr>
            <w:tcW w:w="1242" w:type="dxa"/>
          </w:tcPr>
          <w:p w14:paraId="7D251F6D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>
              <w:rPr>
                <w:rFonts w:ascii="Times" w:hAnsi="Times"/>
                <w:color w:val="000000" w:themeColor="text1"/>
                <w:sz w:val="22"/>
                <w:szCs w:val="22"/>
              </w:rPr>
              <w:t>SCU4154</w:t>
            </w:r>
          </w:p>
        </w:tc>
        <w:tc>
          <w:tcPr>
            <w:tcW w:w="7454" w:type="dxa"/>
          </w:tcPr>
          <w:p w14:paraId="14338E50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E5354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CgTRP1 pph22::kanMX</w:t>
            </w:r>
            <w:r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(this study)</w:t>
            </w:r>
          </w:p>
        </w:tc>
      </w:tr>
      <w:tr w:rsidR="00EB20CA" w:rsidRPr="00B17FDB" w14:paraId="7C6511AD" w14:textId="77777777" w:rsidTr="00F424C7">
        <w:trPr>
          <w:trHeight w:val="271"/>
        </w:trPr>
        <w:tc>
          <w:tcPr>
            <w:tcW w:w="1242" w:type="dxa"/>
          </w:tcPr>
          <w:p w14:paraId="7D9AD601" w14:textId="77777777" w:rsidR="00EB20CA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221</w:t>
            </w:r>
          </w:p>
        </w:tc>
        <w:tc>
          <w:tcPr>
            <w:tcW w:w="7454" w:type="dxa"/>
          </w:tcPr>
          <w:p w14:paraId="3810ED1C" w14:textId="77777777" w:rsidR="00EB20CA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cdc55::hph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1BA17859" w14:textId="77777777" w:rsidTr="00F424C7">
        <w:trPr>
          <w:trHeight w:val="443"/>
        </w:trPr>
        <w:tc>
          <w:tcPr>
            <w:tcW w:w="1242" w:type="dxa"/>
          </w:tcPr>
          <w:p w14:paraId="4C641721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223</w:t>
            </w:r>
          </w:p>
        </w:tc>
        <w:tc>
          <w:tcPr>
            <w:tcW w:w="7454" w:type="dxa"/>
          </w:tcPr>
          <w:p w14:paraId="36D81B70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rts1::kan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136B6DB1" w14:textId="77777777" w:rsidTr="00F424C7">
        <w:tc>
          <w:tcPr>
            <w:tcW w:w="1242" w:type="dxa"/>
          </w:tcPr>
          <w:p w14:paraId="1C92ADF3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225</w:t>
            </w:r>
          </w:p>
        </w:tc>
        <w:tc>
          <w:tcPr>
            <w:tcW w:w="7454" w:type="dxa"/>
          </w:tcPr>
          <w:p w14:paraId="4227FEEC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cdc55::hphMX rts1::kan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5A581C7C" w14:textId="77777777" w:rsidTr="00F424C7">
        <w:tc>
          <w:tcPr>
            <w:tcW w:w="1242" w:type="dxa"/>
          </w:tcPr>
          <w:p w14:paraId="1B5BDD7E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231</w:t>
            </w:r>
          </w:p>
        </w:tc>
        <w:tc>
          <w:tcPr>
            <w:tcW w:w="7454" w:type="dxa"/>
          </w:tcPr>
          <w:p w14:paraId="2E4CFB79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ATG13-GFP::his3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5B899ADB" w14:textId="77777777" w:rsidTr="00F424C7">
        <w:trPr>
          <w:trHeight w:val="418"/>
        </w:trPr>
        <w:tc>
          <w:tcPr>
            <w:tcW w:w="1242" w:type="dxa"/>
          </w:tcPr>
          <w:p w14:paraId="01499E7D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233</w:t>
            </w:r>
          </w:p>
        </w:tc>
        <w:tc>
          <w:tcPr>
            <w:tcW w:w="7454" w:type="dxa"/>
          </w:tcPr>
          <w:p w14:paraId="0051C1EF" w14:textId="77777777" w:rsidR="00EB20CA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CgTRP1 pph22::kanMX ATG13-GFP::his3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34EA499C" w14:textId="77777777" w:rsidTr="00BF2950">
        <w:trPr>
          <w:trHeight w:val="484"/>
        </w:trPr>
        <w:tc>
          <w:tcPr>
            <w:tcW w:w="1242" w:type="dxa"/>
          </w:tcPr>
          <w:p w14:paraId="4906AF44" w14:textId="5F6DBA8E" w:rsidR="00BF2950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137</w:t>
            </w:r>
          </w:p>
        </w:tc>
        <w:tc>
          <w:tcPr>
            <w:tcW w:w="7454" w:type="dxa"/>
          </w:tcPr>
          <w:p w14:paraId="207EA0C4" w14:textId="2A2C46FB" w:rsidR="00BF2950" w:rsidRPr="00B17FDB" w:rsidRDefault="00EB20CA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bar1::hisG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ATG17-GFP::his3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BF2950" w:rsidRPr="00B17FDB" w14:paraId="48BBCADF" w14:textId="77777777" w:rsidTr="00F424C7">
        <w:trPr>
          <w:trHeight w:val="330"/>
        </w:trPr>
        <w:tc>
          <w:tcPr>
            <w:tcW w:w="1242" w:type="dxa"/>
          </w:tcPr>
          <w:p w14:paraId="7184618E" w14:textId="10F4680E" w:rsidR="00BF2950" w:rsidRPr="00B17FDB" w:rsidRDefault="00BF2950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SCU4139</w:t>
            </w:r>
          </w:p>
        </w:tc>
        <w:tc>
          <w:tcPr>
            <w:tcW w:w="7454" w:type="dxa"/>
          </w:tcPr>
          <w:p w14:paraId="7E9F84EF" w14:textId="2C774F1D" w:rsidR="00BF2950" w:rsidRPr="00B17FDB" w:rsidRDefault="00BF2950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hphMX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 pph22::kanMX ATG17-GFP::his3MX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(this study)</w:t>
            </w:r>
          </w:p>
        </w:tc>
      </w:tr>
      <w:tr w:rsidR="00EB20CA" w:rsidRPr="00B17FDB" w14:paraId="34FA070C" w14:textId="77777777" w:rsidTr="00F424C7">
        <w:trPr>
          <w:trHeight w:val="365"/>
        </w:trPr>
        <w:tc>
          <w:tcPr>
            <w:tcW w:w="1242" w:type="dxa"/>
          </w:tcPr>
          <w:p w14:paraId="1B16A750" w14:textId="31A1AA97" w:rsidR="00EB20CA" w:rsidRPr="00B17FDB" w:rsidRDefault="00BF2950" w:rsidP="00F424C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>
              <w:rPr>
                <w:rFonts w:ascii="Times" w:hAnsi="Times"/>
                <w:color w:val="000000" w:themeColor="text1"/>
                <w:sz w:val="22"/>
                <w:szCs w:val="22"/>
              </w:rPr>
              <w:t>SCU4625</w:t>
            </w:r>
          </w:p>
        </w:tc>
        <w:tc>
          <w:tcPr>
            <w:tcW w:w="7454" w:type="dxa"/>
          </w:tcPr>
          <w:p w14:paraId="4F1D6009" w14:textId="10B141C4" w:rsidR="00EB20CA" w:rsidRPr="00B17FDB" w:rsidRDefault="00EB20CA" w:rsidP="00EC23E7">
            <w:pPr>
              <w:rPr>
                <w:rFonts w:ascii="Times" w:hAnsi="Times"/>
                <w:color w:val="000000" w:themeColor="text1"/>
                <w:sz w:val="22"/>
                <w:szCs w:val="22"/>
              </w:rPr>
            </w:pP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W303a </w:t>
            </w:r>
            <w:r w:rsidR="00BF2950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>pph21::hphMX</w:t>
            </w:r>
            <w:r w:rsidRPr="00B17FDB">
              <w:rPr>
                <w:rFonts w:ascii="Times" w:hAnsi="Times"/>
                <w:i/>
                <w:color w:val="000000" w:themeColor="text1"/>
                <w:sz w:val="22"/>
                <w:szCs w:val="22"/>
              </w:rPr>
              <w:t xml:space="preserve"> pph22::kanMX </w:t>
            </w:r>
            <w:r w:rsidRPr="00B17FDB">
              <w:rPr>
                <w:rFonts w:ascii="Times" w:hAnsi="Times"/>
                <w:color w:val="000000" w:themeColor="text1"/>
                <w:sz w:val="22"/>
                <w:szCs w:val="22"/>
              </w:rPr>
              <w:t>(this study)</w:t>
            </w:r>
          </w:p>
        </w:tc>
      </w:tr>
    </w:tbl>
    <w:p w14:paraId="530D994F" w14:textId="76295A19" w:rsidR="00A70EDB" w:rsidRPr="007061D8" w:rsidRDefault="00A70EDB" w:rsidP="00B5707D">
      <w:pPr>
        <w:rPr>
          <w:rFonts w:ascii="Times" w:hAnsi="Times"/>
          <w:b/>
          <w:color w:val="000000" w:themeColor="text1"/>
          <w:szCs w:val="18"/>
        </w:rPr>
      </w:pPr>
      <w:bookmarkStart w:id="0" w:name="_GoBack"/>
      <w:bookmarkEnd w:id="0"/>
    </w:p>
    <w:sectPr w:rsidR="00A70EDB" w:rsidRPr="007061D8" w:rsidSect="008C4A98">
      <w:headerReference w:type="default" r:id="rId8"/>
      <w:headerReference w:type="first" r:id="rId9"/>
      <w:pgSz w:w="11907" w:h="16727"/>
      <w:pgMar w:top="1418" w:right="1701" w:bottom="1418" w:left="1701" w:header="720" w:footer="720" w:gutter="0"/>
      <w:lnNumType w:countBy="1"/>
      <w:pgNumType w:start="1"/>
      <w:cols w:space="720"/>
      <w:titlePg/>
      <w:docGrid w:type="lines" w:linePitch="407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AFEA7B" w14:textId="77777777" w:rsidR="00F424C7" w:rsidRDefault="00F424C7">
      <w:r>
        <w:separator/>
      </w:r>
    </w:p>
  </w:endnote>
  <w:endnote w:type="continuationSeparator" w:id="0">
    <w:p w14:paraId="7E48F3CD" w14:textId="77777777" w:rsidR="00F424C7" w:rsidRDefault="00F424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Osaka">
    <w:panose1 w:val="020B0600000000000000"/>
    <w:charset w:val="4E"/>
    <w:family w:val="auto"/>
    <w:pitch w:val="variable"/>
    <w:sig w:usb0="00000001" w:usb1="08070000" w:usb2="00000010" w:usb3="00000000" w:csb0="00020093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平成明朝">
    <w:altName w:val="ＭＳ 明朝"/>
    <w:charset w:val="80"/>
    <w:family w:val="auto"/>
    <w:pitch w:val="variable"/>
    <w:sig w:usb0="01000000" w:usb1="00000000" w:usb2="07040001" w:usb3="00000000" w:csb0="00020000" w:csb1="00000000"/>
  </w:font>
  <w:font w:name="ヒラギノ角ゴ ProN W3">
    <w:panose1 w:val="020B0300000000000000"/>
    <w:charset w:val="4E"/>
    <w:family w:val="auto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5E9ED6" w14:textId="77777777" w:rsidR="00F424C7" w:rsidRDefault="00F424C7">
      <w:r>
        <w:separator/>
      </w:r>
    </w:p>
  </w:footnote>
  <w:footnote w:type="continuationSeparator" w:id="0">
    <w:p w14:paraId="24551DAB" w14:textId="77777777" w:rsidR="00F424C7" w:rsidRDefault="00F424C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84DBE7" w14:textId="77777777" w:rsidR="00F424C7" w:rsidRDefault="00F424C7" w:rsidP="00AB7E58">
    <w:pPr>
      <w:pStyle w:val="a6"/>
      <w:widowControl w:val="0"/>
      <w:tabs>
        <w:tab w:val="clear" w:pos="4320"/>
        <w:tab w:val="clear" w:pos="8640"/>
      </w:tabs>
      <w:jc w:val="right"/>
      <w:outlineLvl w:val="0"/>
    </w:pPr>
    <w:r>
      <w:rPr>
        <w:rStyle w:val="a8"/>
      </w:rPr>
      <w:fldChar w:fldCharType="begin"/>
    </w:r>
    <w:r>
      <w:rPr>
        <w:rStyle w:val="a8"/>
      </w:rPr>
      <w:instrText xml:space="preserve"> PAGE </w:instrText>
    </w:r>
    <w:r>
      <w:rPr>
        <w:rStyle w:val="a8"/>
      </w:rPr>
      <w:fldChar w:fldCharType="separate"/>
    </w:r>
    <w:r w:rsidR="00B5707D">
      <w:rPr>
        <w:rStyle w:val="a8"/>
        <w:noProof/>
      </w:rPr>
      <w:t>2</w:t>
    </w:r>
    <w:r>
      <w:rPr>
        <w:rStyle w:val="a8"/>
      </w:rPr>
      <w:fldChar w:fldCharType="end"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9D94CB" w14:textId="77777777" w:rsidR="00F424C7" w:rsidRDefault="00F424C7" w:rsidP="00AB7E58">
    <w:pPr>
      <w:pStyle w:val="a9"/>
      <w:jc w:val="right"/>
    </w:pPr>
    <w:r>
      <w:rPr>
        <w:rStyle w:val="a8"/>
      </w:rPr>
      <w:fldChar w:fldCharType="begin"/>
    </w:r>
    <w:r>
      <w:rPr>
        <w:rStyle w:val="a8"/>
      </w:rPr>
      <w:instrText xml:space="preserve"> PAGE </w:instrText>
    </w:r>
    <w:r>
      <w:rPr>
        <w:rStyle w:val="a8"/>
      </w:rPr>
      <w:fldChar w:fldCharType="separate"/>
    </w:r>
    <w:r w:rsidR="00B5707D">
      <w:rPr>
        <w:rStyle w:val="a8"/>
        <w:noProof/>
      </w:rPr>
      <w:t>1</w:t>
    </w:r>
    <w:r>
      <w:rPr>
        <w:rStyle w:val="a8"/>
      </w:rP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singleLevel"/>
    <w:tmpl w:val="00000000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>
    <w:nsid w:val="00000002"/>
    <w:multiLevelType w:val="singleLevel"/>
    <w:tmpl w:val="00000000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2">
    <w:nsid w:val="00000003"/>
    <w:multiLevelType w:val="hybridMultilevel"/>
    <w:tmpl w:val="4866D9E2"/>
    <w:lvl w:ilvl="0" w:tplc="5A70F7F8">
      <w:numFmt w:val="none"/>
      <w:lvlText w:val=""/>
      <w:lvlJc w:val="left"/>
      <w:pPr>
        <w:tabs>
          <w:tab w:val="num" w:pos="360"/>
        </w:tabs>
      </w:pPr>
    </w:lvl>
    <w:lvl w:ilvl="1" w:tplc="A614F23C">
      <w:numFmt w:val="decimal"/>
      <w:lvlText w:val=""/>
      <w:lvlJc w:val="left"/>
    </w:lvl>
    <w:lvl w:ilvl="2" w:tplc="7BE0CEA2">
      <w:numFmt w:val="decimal"/>
      <w:lvlText w:val=""/>
      <w:lvlJc w:val="left"/>
    </w:lvl>
    <w:lvl w:ilvl="3" w:tplc="C690FBFE">
      <w:numFmt w:val="decimal"/>
      <w:lvlText w:val=""/>
      <w:lvlJc w:val="left"/>
    </w:lvl>
    <w:lvl w:ilvl="4" w:tplc="E3C20DD8">
      <w:numFmt w:val="decimal"/>
      <w:lvlText w:val=""/>
      <w:lvlJc w:val="left"/>
    </w:lvl>
    <w:lvl w:ilvl="5" w:tplc="7E9EF558">
      <w:numFmt w:val="decimal"/>
      <w:lvlText w:val=""/>
      <w:lvlJc w:val="left"/>
    </w:lvl>
    <w:lvl w:ilvl="6" w:tplc="BC129D36">
      <w:numFmt w:val="decimal"/>
      <w:lvlText w:val=""/>
      <w:lvlJc w:val="left"/>
    </w:lvl>
    <w:lvl w:ilvl="7" w:tplc="B15E02D6">
      <w:numFmt w:val="decimal"/>
      <w:lvlText w:val=""/>
      <w:lvlJc w:val="left"/>
    </w:lvl>
    <w:lvl w:ilvl="8" w:tplc="1FAEE1D6">
      <w:numFmt w:val="decimal"/>
      <w:lvlText w:val=""/>
      <w:lvlJc w:val="left"/>
    </w:lvl>
  </w:abstractNum>
  <w:abstractNum w:abstractNumId="3">
    <w:nsid w:val="095E1E39"/>
    <w:multiLevelType w:val="hybridMultilevel"/>
    <w:tmpl w:val="3CB0B51C"/>
    <w:lvl w:ilvl="0" w:tplc="8D568B30">
      <w:numFmt w:val="bullet"/>
      <w:lvlText w:val="・"/>
      <w:lvlJc w:val="left"/>
      <w:pPr>
        <w:tabs>
          <w:tab w:val="num" w:pos="360"/>
        </w:tabs>
        <w:ind w:left="360" w:hanging="360"/>
      </w:pPr>
      <w:rPr>
        <w:rFonts w:ascii="MS Mincho" w:eastAsia="MS Mincho" w:hAnsi="MS Mincho" w:cs="Times New Roman" w:hint="eastAsia"/>
      </w:rPr>
    </w:lvl>
    <w:lvl w:ilvl="1" w:tplc="0409000B" w:tentative="1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69"/>
  <w:embedSystemFonts/>
  <w:bordersDoNotSurroundHeader/>
  <w:bordersDoNotSurroundFooter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ja-JP" w:vendorID="64" w:dllVersion="131078" w:nlCheck="1" w:checkStyle="1"/>
  <w:stylePaneSortMethod w:val="0000"/>
  <w:defaultTabStop w:val="960"/>
  <w:drawingGridVerticalSpacing w:val="200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Osak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2rtp0te9w2xeoe9rznpdf090afe0fsdtp22&quot;&gt;Yeast2&lt;record-ids&gt;&lt;item&gt;199&lt;/item&gt;&lt;item&gt;363&lt;/item&gt;&lt;item&gt;491&lt;/item&gt;&lt;item&gt;646&lt;/item&gt;&lt;item&gt;758&lt;/item&gt;&lt;item&gt;934&lt;/item&gt;&lt;item&gt;1003&lt;/item&gt;&lt;item&gt;1022&lt;/item&gt;&lt;item&gt;1043&lt;/item&gt;&lt;item&gt;1097&lt;/item&gt;&lt;item&gt;1252&lt;/item&gt;&lt;item&gt;1489&lt;/item&gt;&lt;item&gt;1598&lt;/item&gt;&lt;item&gt;1771&lt;/item&gt;&lt;item&gt;1981&lt;/item&gt;&lt;item&gt;2057&lt;/item&gt;&lt;item&gt;2196&lt;/item&gt;&lt;item&gt;2295&lt;/item&gt;&lt;item&gt;2296&lt;/item&gt;&lt;item&gt;2349&lt;/item&gt;&lt;item&gt;2497&lt;/item&gt;&lt;item&gt;2553&lt;/item&gt;&lt;item&gt;2634&lt;/item&gt;&lt;item&gt;2697&lt;/item&gt;&lt;item&gt;2764&lt;/item&gt;&lt;item&gt;2788&lt;/item&gt;&lt;item&gt;2977&lt;/item&gt;&lt;item&gt;2984&lt;/item&gt;&lt;item&gt;3064&lt;/item&gt;&lt;item&gt;3300&lt;/item&gt;&lt;item&gt;3905&lt;/item&gt;&lt;item&gt;3960&lt;/item&gt;&lt;item&gt;3963&lt;/item&gt;&lt;item&gt;4049&lt;/item&gt;&lt;item&gt;4050&lt;/item&gt;&lt;item&gt;4051&lt;/item&gt;&lt;item&gt;4052&lt;/item&gt;&lt;item&gt;4053&lt;/item&gt;&lt;item&gt;4054&lt;/item&gt;&lt;item&gt;4057&lt;/item&gt;&lt;item&gt;4058&lt;/item&gt;&lt;item&gt;4062&lt;/item&gt;&lt;item&gt;4064&lt;/item&gt;&lt;item&gt;4066&lt;/item&gt;&lt;item&gt;4067&lt;/item&gt;&lt;item&gt;4069&lt;/item&gt;&lt;item&gt;4070&lt;/item&gt;&lt;item&gt;4123&lt;/item&gt;&lt;item&gt;4126&lt;/item&gt;&lt;item&gt;4127&lt;/item&gt;&lt;item&gt;4129&lt;/item&gt;&lt;item&gt;4130&lt;/item&gt;&lt;item&gt;4132&lt;/item&gt;&lt;item&gt;4279&lt;/item&gt;&lt;item&gt;4418&lt;/item&gt;&lt;item&gt;4469&lt;/item&gt;&lt;item&gt;4610&lt;/item&gt;&lt;item&gt;4623&lt;/item&gt;&lt;item&gt;4628&lt;/item&gt;&lt;item&gt;4645&lt;/item&gt;&lt;item&gt;4646&lt;/item&gt;&lt;/record-ids&gt;&lt;/item&gt;&lt;/Libraries&gt;"/>
  </w:docVars>
  <w:rsids>
    <w:rsidRoot w:val="0073714D"/>
    <w:rsid w:val="00000B69"/>
    <w:rsid w:val="000012C9"/>
    <w:rsid w:val="00001FBC"/>
    <w:rsid w:val="00002A5C"/>
    <w:rsid w:val="00004AB3"/>
    <w:rsid w:val="00005490"/>
    <w:rsid w:val="000054AE"/>
    <w:rsid w:val="00005977"/>
    <w:rsid w:val="000059BF"/>
    <w:rsid w:val="00005A2E"/>
    <w:rsid w:val="00005EC8"/>
    <w:rsid w:val="00005FA1"/>
    <w:rsid w:val="00006854"/>
    <w:rsid w:val="00006AE8"/>
    <w:rsid w:val="00006FA9"/>
    <w:rsid w:val="0000767C"/>
    <w:rsid w:val="00007BBA"/>
    <w:rsid w:val="000107EA"/>
    <w:rsid w:val="00011141"/>
    <w:rsid w:val="00012DBF"/>
    <w:rsid w:val="00012E55"/>
    <w:rsid w:val="000131E9"/>
    <w:rsid w:val="000145B1"/>
    <w:rsid w:val="000164C3"/>
    <w:rsid w:val="0002047C"/>
    <w:rsid w:val="000205F5"/>
    <w:rsid w:val="00021EFE"/>
    <w:rsid w:val="0002286B"/>
    <w:rsid w:val="00022B87"/>
    <w:rsid w:val="0002352B"/>
    <w:rsid w:val="0002357A"/>
    <w:rsid w:val="000240E4"/>
    <w:rsid w:val="000243D1"/>
    <w:rsid w:val="000249BB"/>
    <w:rsid w:val="00024F8E"/>
    <w:rsid w:val="00026185"/>
    <w:rsid w:val="00026187"/>
    <w:rsid w:val="0002730C"/>
    <w:rsid w:val="000276FE"/>
    <w:rsid w:val="00030161"/>
    <w:rsid w:val="00030A55"/>
    <w:rsid w:val="0003175B"/>
    <w:rsid w:val="00032D93"/>
    <w:rsid w:val="00033E3B"/>
    <w:rsid w:val="000341B8"/>
    <w:rsid w:val="00034770"/>
    <w:rsid w:val="00034909"/>
    <w:rsid w:val="00034ED4"/>
    <w:rsid w:val="00034FE2"/>
    <w:rsid w:val="0003520B"/>
    <w:rsid w:val="000355A6"/>
    <w:rsid w:val="00036251"/>
    <w:rsid w:val="00036967"/>
    <w:rsid w:val="00036BE8"/>
    <w:rsid w:val="00037053"/>
    <w:rsid w:val="00037B1D"/>
    <w:rsid w:val="00037E56"/>
    <w:rsid w:val="00040887"/>
    <w:rsid w:val="00040BFB"/>
    <w:rsid w:val="00040FAB"/>
    <w:rsid w:val="00041A34"/>
    <w:rsid w:val="00041AFC"/>
    <w:rsid w:val="00041E07"/>
    <w:rsid w:val="000426B9"/>
    <w:rsid w:val="00042C45"/>
    <w:rsid w:val="000432F3"/>
    <w:rsid w:val="00043427"/>
    <w:rsid w:val="00043761"/>
    <w:rsid w:val="00045184"/>
    <w:rsid w:val="00045B63"/>
    <w:rsid w:val="000474D6"/>
    <w:rsid w:val="000503DC"/>
    <w:rsid w:val="0005186B"/>
    <w:rsid w:val="00051C5A"/>
    <w:rsid w:val="00051E5E"/>
    <w:rsid w:val="00052568"/>
    <w:rsid w:val="00054014"/>
    <w:rsid w:val="00054183"/>
    <w:rsid w:val="000543E6"/>
    <w:rsid w:val="00054DA6"/>
    <w:rsid w:val="00055007"/>
    <w:rsid w:val="00055290"/>
    <w:rsid w:val="00055A37"/>
    <w:rsid w:val="00055B07"/>
    <w:rsid w:val="000561EE"/>
    <w:rsid w:val="00056481"/>
    <w:rsid w:val="000565E9"/>
    <w:rsid w:val="00056CBF"/>
    <w:rsid w:val="00060983"/>
    <w:rsid w:val="00060CE3"/>
    <w:rsid w:val="000612A9"/>
    <w:rsid w:val="00062398"/>
    <w:rsid w:val="000624EB"/>
    <w:rsid w:val="00062940"/>
    <w:rsid w:val="000629D4"/>
    <w:rsid w:val="00062A91"/>
    <w:rsid w:val="000638FC"/>
    <w:rsid w:val="0006398F"/>
    <w:rsid w:val="00063CED"/>
    <w:rsid w:val="00063DAA"/>
    <w:rsid w:val="00063DB2"/>
    <w:rsid w:val="00063F8C"/>
    <w:rsid w:val="00065535"/>
    <w:rsid w:val="0006599A"/>
    <w:rsid w:val="00065B2D"/>
    <w:rsid w:val="00066558"/>
    <w:rsid w:val="00067FD2"/>
    <w:rsid w:val="00070BD9"/>
    <w:rsid w:val="00071879"/>
    <w:rsid w:val="00072B7C"/>
    <w:rsid w:val="00073210"/>
    <w:rsid w:val="00073793"/>
    <w:rsid w:val="00073F51"/>
    <w:rsid w:val="000745DB"/>
    <w:rsid w:val="00075B57"/>
    <w:rsid w:val="00076472"/>
    <w:rsid w:val="00076747"/>
    <w:rsid w:val="000776BD"/>
    <w:rsid w:val="00077D97"/>
    <w:rsid w:val="00081987"/>
    <w:rsid w:val="00081AE3"/>
    <w:rsid w:val="000827AF"/>
    <w:rsid w:val="00082E36"/>
    <w:rsid w:val="00085EB0"/>
    <w:rsid w:val="0008741E"/>
    <w:rsid w:val="00087AC4"/>
    <w:rsid w:val="000900DF"/>
    <w:rsid w:val="0009083B"/>
    <w:rsid w:val="00090E9E"/>
    <w:rsid w:val="0009131C"/>
    <w:rsid w:val="0009193C"/>
    <w:rsid w:val="00091A0E"/>
    <w:rsid w:val="00091AD0"/>
    <w:rsid w:val="00092414"/>
    <w:rsid w:val="000926E1"/>
    <w:rsid w:val="00093541"/>
    <w:rsid w:val="00093F24"/>
    <w:rsid w:val="000943C5"/>
    <w:rsid w:val="000948EF"/>
    <w:rsid w:val="000954B2"/>
    <w:rsid w:val="00095A25"/>
    <w:rsid w:val="00095C0A"/>
    <w:rsid w:val="000962FE"/>
    <w:rsid w:val="00096549"/>
    <w:rsid w:val="000A0BA3"/>
    <w:rsid w:val="000A1AA5"/>
    <w:rsid w:val="000A1DB4"/>
    <w:rsid w:val="000A243E"/>
    <w:rsid w:val="000A2A30"/>
    <w:rsid w:val="000A2EF5"/>
    <w:rsid w:val="000A3548"/>
    <w:rsid w:val="000A4256"/>
    <w:rsid w:val="000A48C8"/>
    <w:rsid w:val="000A4D93"/>
    <w:rsid w:val="000A4EF4"/>
    <w:rsid w:val="000A5749"/>
    <w:rsid w:val="000A5A7E"/>
    <w:rsid w:val="000A5B5E"/>
    <w:rsid w:val="000A5C86"/>
    <w:rsid w:val="000A6615"/>
    <w:rsid w:val="000A6F99"/>
    <w:rsid w:val="000A75B3"/>
    <w:rsid w:val="000A79A9"/>
    <w:rsid w:val="000A7A04"/>
    <w:rsid w:val="000A7C3E"/>
    <w:rsid w:val="000B0356"/>
    <w:rsid w:val="000B0EAE"/>
    <w:rsid w:val="000B0EB7"/>
    <w:rsid w:val="000B1097"/>
    <w:rsid w:val="000B221E"/>
    <w:rsid w:val="000B2452"/>
    <w:rsid w:val="000B3AF6"/>
    <w:rsid w:val="000B3E35"/>
    <w:rsid w:val="000B4C44"/>
    <w:rsid w:val="000B607B"/>
    <w:rsid w:val="000B6B49"/>
    <w:rsid w:val="000B6C29"/>
    <w:rsid w:val="000C00E8"/>
    <w:rsid w:val="000C02F2"/>
    <w:rsid w:val="000C0922"/>
    <w:rsid w:val="000C0BF0"/>
    <w:rsid w:val="000C119B"/>
    <w:rsid w:val="000C2A65"/>
    <w:rsid w:val="000C45E7"/>
    <w:rsid w:val="000C63D7"/>
    <w:rsid w:val="000C6A2C"/>
    <w:rsid w:val="000C6AFE"/>
    <w:rsid w:val="000C7255"/>
    <w:rsid w:val="000C7287"/>
    <w:rsid w:val="000D01E4"/>
    <w:rsid w:val="000D0580"/>
    <w:rsid w:val="000D1EE6"/>
    <w:rsid w:val="000D2C7A"/>
    <w:rsid w:val="000D2E50"/>
    <w:rsid w:val="000D36F5"/>
    <w:rsid w:val="000D3D3C"/>
    <w:rsid w:val="000D3EDE"/>
    <w:rsid w:val="000D480D"/>
    <w:rsid w:val="000D4960"/>
    <w:rsid w:val="000D4D44"/>
    <w:rsid w:val="000D525F"/>
    <w:rsid w:val="000D5378"/>
    <w:rsid w:val="000D5528"/>
    <w:rsid w:val="000E07DB"/>
    <w:rsid w:val="000E1091"/>
    <w:rsid w:val="000E17EF"/>
    <w:rsid w:val="000E26A8"/>
    <w:rsid w:val="000E2AA9"/>
    <w:rsid w:val="000E3291"/>
    <w:rsid w:val="000E3323"/>
    <w:rsid w:val="000E33DC"/>
    <w:rsid w:val="000E4310"/>
    <w:rsid w:val="000E46B9"/>
    <w:rsid w:val="000E4865"/>
    <w:rsid w:val="000E72CB"/>
    <w:rsid w:val="000E790F"/>
    <w:rsid w:val="000E79D5"/>
    <w:rsid w:val="000F1FA3"/>
    <w:rsid w:val="000F231F"/>
    <w:rsid w:val="000F23D1"/>
    <w:rsid w:val="000F2419"/>
    <w:rsid w:val="000F36C7"/>
    <w:rsid w:val="000F4812"/>
    <w:rsid w:val="000F48B0"/>
    <w:rsid w:val="000F53A0"/>
    <w:rsid w:val="000F53F6"/>
    <w:rsid w:val="000F6063"/>
    <w:rsid w:val="000F6F9B"/>
    <w:rsid w:val="000F7498"/>
    <w:rsid w:val="000F7630"/>
    <w:rsid w:val="000F76D1"/>
    <w:rsid w:val="000F7E4F"/>
    <w:rsid w:val="00100CF1"/>
    <w:rsid w:val="001018DA"/>
    <w:rsid w:val="00102927"/>
    <w:rsid w:val="00102E6A"/>
    <w:rsid w:val="00104845"/>
    <w:rsid w:val="00104C7D"/>
    <w:rsid w:val="001050CE"/>
    <w:rsid w:val="00105285"/>
    <w:rsid w:val="00105745"/>
    <w:rsid w:val="00105D36"/>
    <w:rsid w:val="00106F65"/>
    <w:rsid w:val="00107ACD"/>
    <w:rsid w:val="00107D18"/>
    <w:rsid w:val="0011056D"/>
    <w:rsid w:val="00110715"/>
    <w:rsid w:val="00112231"/>
    <w:rsid w:val="001123A0"/>
    <w:rsid w:val="00112876"/>
    <w:rsid w:val="001132C1"/>
    <w:rsid w:val="00113AD9"/>
    <w:rsid w:val="001145C5"/>
    <w:rsid w:val="001149FB"/>
    <w:rsid w:val="00114B12"/>
    <w:rsid w:val="0011523E"/>
    <w:rsid w:val="00115CC2"/>
    <w:rsid w:val="001163A7"/>
    <w:rsid w:val="001166B5"/>
    <w:rsid w:val="00117D75"/>
    <w:rsid w:val="00120907"/>
    <w:rsid w:val="00120942"/>
    <w:rsid w:val="00121424"/>
    <w:rsid w:val="00121923"/>
    <w:rsid w:val="00121970"/>
    <w:rsid w:val="00123219"/>
    <w:rsid w:val="0012442B"/>
    <w:rsid w:val="001244CF"/>
    <w:rsid w:val="001248CC"/>
    <w:rsid w:val="001255BC"/>
    <w:rsid w:val="00126619"/>
    <w:rsid w:val="00127483"/>
    <w:rsid w:val="00127617"/>
    <w:rsid w:val="001302F1"/>
    <w:rsid w:val="00130DAB"/>
    <w:rsid w:val="001321ED"/>
    <w:rsid w:val="00132877"/>
    <w:rsid w:val="00132E43"/>
    <w:rsid w:val="00133D36"/>
    <w:rsid w:val="0013406A"/>
    <w:rsid w:val="0013438B"/>
    <w:rsid w:val="001350DE"/>
    <w:rsid w:val="00135166"/>
    <w:rsid w:val="00135777"/>
    <w:rsid w:val="00136B5A"/>
    <w:rsid w:val="00137AF6"/>
    <w:rsid w:val="00137EB0"/>
    <w:rsid w:val="00140874"/>
    <w:rsid w:val="001411FF"/>
    <w:rsid w:val="00141282"/>
    <w:rsid w:val="00141D8D"/>
    <w:rsid w:val="001424C7"/>
    <w:rsid w:val="001428D6"/>
    <w:rsid w:val="00142CFD"/>
    <w:rsid w:val="00142D86"/>
    <w:rsid w:val="00143B1C"/>
    <w:rsid w:val="001447AF"/>
    <w:rsid w:val="00144CC0"/>
    <w:rsid w:val="00145EF1"/>
    <w:rsid w:val="001471D4"/>
    <w:rsid w:val="001475CB"/>
    <w:rsid w:val="00147CE9"/>
    <w:rsid w:val="00150527"/>
    <w:rsid w:val="001507C8"/>
    <w:rsid w:val="00150A73"/>
    <w:rsid w:val="00151912"/>
    <w:rsid w:val="001529BB"/>
    <w:rsid w:val="001536FB"/>
    <w:rsid w:val="00153904"/>
    <w:rsid w:val="00153C96"/>
    <w:rsid w:val="00154439"/>
    <w:rsid w:val="0015537E"/>
    <w:rsid w:val="001568C5"/>
    <w:rsid w:val="00156920"/>
    <w:rsid w:val="001573B1"/>
    <w:rsid w:val="00160AF1"/>
    <w:rsid w:val="00160D8F"/>
    <w:rsid w:val="00162F59"/>
    <w:rsid w:val="0016341C"/>
    <w:rsid w:val="001650F6"/>
    <w:rsid w:val="00167C12"/>
    <w:rsid w:val="00170308"/>
    <w:rsid w:val="00170B79"/>
    <w:rsid w:val="00170CC6"/>
    <w:rsid w:val="00170E52"/>
    <w:rsid w:val="00172D74"/>
    <w:rsid w:val="00173401"/>
    <w:rsid w:val="00173FFA"/>
    <w:rsid w:val="001745A1"/>
    <w:rsid w:val="00175DAA"/>
    <w:rsid w:val="0017601B"/>
    <w:rsid w:val="00176392"/>
    <w:rsid w:val="00177295"/>
    <w:rsid w:val="001772BB"/>
    <w:rsid w:val="001777BB"/>
    <w:rsid w:val="00180C19"/>
    <w:rsid w:val="00181469"/>
    <w:rsid w:val="00181BF9"/>
    <w:rsid w:val="001837BA"/>
    <w:rsid w:val="00183D50"/>
    <w:rsid w:val="001856F9"/>
    <w:rsid w:val="00185E7A"/>
    <w:rsid w:val="001868F3"/>
    <w:rsid w:val="001870BB"/>
    <w:rsid w:val="0018775A"/>
    <w:rsid w:val="0019035E"/>
    <w:rsid w:val="001909B1"/>
    <w:rsid w:val="0019105C"/>
    <w:rsid w:val="00191995"/>
    <w:rsid w:val="001922D7"/>
    <w:rsid w:val="00192579"/>
    <w:rsid w:val="001925B6"/>
    <w:rsid w:val="00192840"/>
    <w:rsid w:val="00193CA5"/>
    <w:rsid w:val="00193F5A"/>
    <w:rsid w:val="00194167"/>
    <w:rsid w:val="001947AE"/>
    <w:rsid w:val="0019603D"/>
    <w:rsid w:val="0019628C"/>
    <w:rsid w:val="00196533"/>
    <w:rsid w:val="0019657C"/>
    <w:rsid w:val="00196741"/>
    <w:rsid w:val="00197C3B"/>
    <w:rsid w:val="001A04C0"/>
    <w:rsid w:val="001A0907"/>
    <w:rsid w:val="001A0BFD"/>
    <w:rsid w:val="001A0C63"/>
    <w:rsid w:val="001A2503"/>
    <w:rsid w:val="001A2FFC"/>
    <w:rsid w:val="001A36CF"/>
    <w:rsid w:val="001A413A"/>
    <w:rsid w:val="001A4B7A"/>
    <w:rsid w:val="001A5C58"/>
    <w:rsid w:val="001A5C7A"/>
    <w:rsid w:val="001A6F09"/>
    <w:rsid w:val="001A70E7"/>
    <w:rsid w:val="001A7559"/>
    <w:rsid w:val="001A7C1A"/>
    <w:rsid w:val="001A7F5C"/>
    <w:rsid w:val="001B114E"/>
    <w:rsid w:val="001B1BC2"/>
    <w:rsid w:val="001B20F2"/>
    <w:rsid w:val="001B2893"/>
    <w:rsid w:val="001B2BBB"/>
    <w:rsid w:val="001B3BB2"/>
    <w:rsid w:val="001B3E79"/>
    <w:rsid w:val="001B41C4"/>
    <w:rsid w:val="001B41F2"/>
    <w:rsid w:val="001B4337"/>
    <w:rsid w:val="001B45E6"/>
    <w:rsid w:val="001B4C37"/>
    <w:rsid w:val="001B5A85"/>
    <w:rsid w:val="001B619B"/>
    <w:rsid w:val="001B7320"/>
    <w:rsid w:val="001B7D19"/>
    <w:rsid w:val="001C09FB"/>
    <w:rsid w:val="001C2486"/>
    <w:rsid w:val="001C24A6"/>
    <w:rsid w:val="001C2C34"/>
    <w:rsid w:val="001C2FB9"/>
    <w:rsid w:val="001C3244"/>
    <w:rsid w:val="001C3B1E"/>
    <w:rsid w:val="001C3B89"/>
    <w:rsid w:val="001C42BD"/>
    <w:rsid w:val="001C4370"/>
    <w:rsid w:val="001C4984"/>
    <w:rsid w:val="001C4AB9"/>
    <w:rsid w:val="001C5B01"/>
    <w:rsid w:val="001C5DCA"/>
    <w:rsid w:val="001C5F73"/>
    <w:rsid w:val="001C6B77"/>
    <w:rsid w:val="001C78F0"/>
    <w:rsid w:val="001D02BE"/>
    <w:rsid w:val="001D0334"/>
    <w:rsid w:val="001D0622"/>
    <w:rsid w:val="001D0AB0"/>
    <w:rsid w:val="001D0B44"/>
    <w:rsid w:val="001D14C5"/>
    <w:rsid w:val="001D1A7E"/>
    <w:rsid w:val="001D2052"/>
    <w:rsid w:val="001D245D"/>
    <w:rsid w:val="001D2F8A"/>
    <w:rsid w:val="001D308E"/>
    <w:rsid w:val="001D4165"/>
    <w:rsid w:val="001D427E"/>
    <w:rsid w:val="001D44FD"/>
    <w:rsid w:val="001D4813"/>
    <w:rsid w:val="001D48C9"/>
    <w:rsid w:val="001D5641"/>
    <w:rsid w:val="001D565B"/>
    <w:rsid w:val="001D5BBB"/>
    <w:rsid w:val="001D5C01"/>
    <w:rsid w:val="001D5CAA"/>
    <w:rsid w:val="001D5D18"/>
    <w:rsid w:val="001D72C5"/>
    <w:rsid w:val="001D75B8"/>
    <w:rsid w:val="001D7E3B"/>
    <w:rsid w:val="001E10F9"/>
    <w:rsid w:val="001E1C2C"/>
    <w:rsid w:val="001E1FC8"/>
    <w:rsid w:val="001E28F4"/>
    <w:rsid w:val="001E32D1"/>
    <w:rsid w:val="001E3900"/>
    <w:rsid w:val="001E40F2"/>
    <w:rsid w:val="001E45AF"/>
    <w:rsid w:val="001E597B"/>
    <w:rsid w:val="001E5D03"/>
    <w:rsid w:val="001E5FF8"/>
    <w:rsid w:val="001F03E4"/>
    <w:rsid w:val="001F0609"/>
    <w:rsid w:val="001F117D"/>
    <w:rsid w:val="001F169E"/>
    <w:rsid w:val="001F179D"/>
    <w:rsid w:val="001F17BB"/>
    <w:rsid w:val="001F1FDB"/>
    <w:rsid w:val="001F3317"/>
    <w:rsid w:val="001F3D53"/>
    <w:rsid w:val="001F4049"/>
    <w:rsid w:val="001F424E"/>
    <w:rsid w:val="001F47A3"/>
    <w:rsid w:val="001F4CA5"/>
    <w:rsid w:val="001F641A"/>
    <w:rsid w:val="001F67E4"/>
    <w:rsid w:val="001F6AF8"/>
    <w:rsid w:val="001F6D9C"/>
    <w:rsid w:val="001F74A2"/>
    <w:rsid w:val="00200ECF"/>
    <w:rsid w:val="00201044"/>
    <w:rsid w:val="002017A5"/>
    <w:rsid w:val="002029E7"/>
    <w:rsid w:val="0020329E"/>
    <w:rsid w:val="0020396A"/>
    <w:rsid w:val="002042AC"/>
    <w:rsid w:val="002042FC"/>
    <w:rsid w:val="00204C31"/>
    <w:rsid w:val="00204CFD"/>
    <w:rsid w:val="00205706"/>
    <w:rsid w:val="00206172"/>
    <w:rsid w:val="0020621B"/>
    <w:rsid w:val="00206395"/>
    <w:rsid w:val="002075AD"/>
    <w:rsid w:val="00210AEE"/>
    <w:rsid w:val="0021113C"/>
    <w:rsid w:val="00211B08"/>
    <w:rsid w:val="00213041"/>
    <w:rsid w:val="00213F8C"/>
    <w:rsid w:val="0021401F"/>
    <w:rsid w:val="0021414E"/>
    <w:rsid w:val="00214382"/>
    <w:rsid w:val="0021498D"/>
    <w:rsid w:val="002151EF"/>
    <w:rsid w:val="002160C2"/>
    <w:rsid w:val="002164CD"/>
    <w:rsid w:val="00216D49"/>
    <w:rsid w:val="002174F0"/>
    <w:rsid w:val="002217CC"/>
    <w:rsid w:val="00222BBD"/>
    <w:rsid w:val="00223C18"/>
    <w:rsid w:val="00223F99"/>
    <w:rsid w:val="00224B00"/>
    <w:rsid w:val="00225235"/>
    <w:rsid w:val="00225C0E"/>
    <w:rsid w:val="00226E96"/>
    <w:rsid w:val="00227B89"/>
    <w:rsid w:val="002309DE"/>
    <w:rsid w:val="00231D98"/>
    <w:rsid w:val="00231F29"/>
    <w:rsid w:val="00233DCC"/>
    <w:rsid w:val="00233E49"/>
    <w:rsid w:val="0023452E"/>
    <w:rsid w:val="00234571"/>
    <w:rsid w:val="002367EE"/>
    <w:rsid w:val="00236E19"/>
    <w:rsid w:val="00240525"/>
    <w:rsid w:val="002406A6"/>
    <w:rsid w:val="00240BD4"/>
    <w:rsid w:val="00240EA5"/>
    <w:rsid w:val="00241EA9"/>
    <w:rsid w:val="00242461"/>
    <w:rsid w:val="00242BB4"/>
    <w:rsid w:val="0024314E"/>
    <w:rsid w:val="00243D1A"/>
    <w:rsid w:val="00244A14"/>
    <w:rsid w:val="00244E01"/>
    <w:rsid w:val="00245180"/>
    <w:rsid w:val="00245601"/>
    <w:rsid w:val="00246250"/>
    <w:rsid w:val="00246823"/>
    <w:rsid w:val="00246F19"/>
    <w:rsid w:val="002471C4"/>
    <w:rsid w:val="0024785A"/>
    <w:rsid w:val="00250202"/>
    <w:rsid w:val="002509EC"/>
    <w:rsid w:val="002512D9"/>
    <w:rsid w:val="00251739"/>
    <w:rsid w:val="00252796"/>
    <w:rsid w:val="0025280E"/>
    <w:rsid w:val="00252A26"/>
    <w:rsid w:val="002557D3"/>
    <w:rsid w:val="002568F7"/>
    <w:rsid w:val="00256BFF"/>
    <w:rsid w:val="00257F5A"/>
    <w:rsid w:val="00260269"/>
    <w:rsid w:val="002603F7"/>
    <w:rsid w:val="002606CD"/>
    <w:rsid w:val="00260AB3"/>
    <w:rsid w:val="00260F6F"/>
    <w:rsid w:val="00261862"/>
    <w:rsid w:val="00262374"/>
    <w:rsid w:val="00262724"/>
    <w:rsid w:val="0026295B"/>
    <w:rsid w:val="00263BBE"/>
    <w:rsid w:val="002644E1"/>
    <w:rsid w:val="0026486E"/>
    <w:rsid w:val="00264B01"/>
    <w:rsid w:val="00265395"/>
    <w:rsid w:val="00265B59"/>
    <w:rsid w:val="00265DA3"/>
    <w:rsid w:val="00265F9D"/>
    <w:rsid w:val="00267AD7"/>
    <w:rsid w:val="0027015F"/>
    <w:rsid w:val="00270660"/>
    <w:rsid w:val="00270D0A"/>
    <w:rsid w:val="00272D4D"/>
    <w:rsid w:val="00273083"/>
    <w:rsid w:val="0027366D"/>
    <w:rsid w:val="00273CB4"/>
    <w:rsid w:val="002742FF"/>
    <w:rsid w:val="002744B7"/>
    <w:rsid w:val="002744DB"/>
    <w:rsid w:val="0027485A"/>
    <w:rsid w:val="002768C4"/>
    <w:rsid w:val="0027785E"/>
    <w:rsid w:val="00280EB3"/>
    <w:rsid w:val="00281F96"/>
    <w:rsid w:val="00282306"/>
    <w:rsid w:val="00282910"/>
    <w:rsid w:val="00282ABD"/>
    <w:rsid w:val="00283D2C"/>
    <w:rsid w:val="00283E0A"/>
    <w:rsid w:val="00284115"/>
    <w:rsid w:val="00284965"/>
    <w:rsid w:val="0028506B"/>
    <w:rsid w:val="00285BF3"/>
    <w:rsid w:val="00286261"/>
    <w:rsid w:val="002871F9"/>
    <w:rsid w:val="002875CA"/>
    <w:rsid w:val="00287926"/>
    <w:rsid w:val="00287C90"/>
    <w:rsid w:val="002908E9"/>
    <w:rsid w:val="00290C4B"/>
    <w:rsid w:val="00291274"/>
    <w:rsid w:val="00291B35"/>
    <w:rsid w:val="002923AF"/>
    <w:rsid w:val="0029252C"/>
    <w:rsid w:val="002928B0"/>
    <w:rsid w:val="00292F01"/>
    <w:rsid w:val="0029458C"/>
    <w:rsid w:val="00295291"/>
    <w:rsid w:val="002955B0"/>
    <w:rsid w:val="00295ED6"/>
    <w:rsid w:val="00296129"/>
    <w:rsid w:val="002964BD"/>
    <w:rsid w:val="00297595"/>
    <w:rsid w:val="002A0246"/>
    <w:rsid w:val="002A1710"/>
    <w:rsid w:val="002A1900"/>
    <w:rsid w:val="002A2002"/>
    <w:rsid w:val="002A27B9"/>
    <w:rsid w:val="002A4069"/>
    <w:rsid w:val="002A49EC"/>
    <w:rsid w:val="002A5314"/>
    <w:rsid w:val="002A5CC1"/>
    <w:rsid w:val="002A63D7"/>
    <w:rsid w:val="002A63D8"/>
    <w:rsid w:val="002A7049"/>
    <w:rsid w:val="002A7A91"/>
    <w:rsid w:val="002A7B62"/>
    <w:rsid w:val="002B083D"/>
    <w:rsid w:val="002B1DCA"/>
    <w:rsid w:val="002B354B"/>
    <w:rsid w:val="002B4104"/>
    <w:rsid w:val="002B46FD"/>
    <w:rsid w:val="002B5942"/>
    <w:rsid w:val="002B5F21"/>
    <w:rsid w:val="002B769E"/>
    <w:rsid w:val="002C1098"/>
    <w:rsid w:val="002C2566"/>
    <w:rsid w:val="002C25F7"/>
    <w:rsid w:val="002C3DC7"/>
    <w:rsid w:val="002C43D7"/>
    <w:rsid w:val="002C5186"/>
    <w:rsid w:val="002C55CC"/>
    <w:rsid w:val="002C5824"/>
    <w:rsid w:val="002C6E64"/>
    <w:rsid w:val="002C7700"/>
    <w:rsid w:val="002C78BA"/>
    <w:rsid w:val="002D13D3"/>
    <w:rsid w:val="002D3CF4"/>
    <w:rsid w:val="002D4C37"/>
    <w:rsid w:val="002D58E0"/>
    <w:rsid w:val="002D5966"/>
    <w:rsid w:val="002D5E01"/>
    <w:rsid w:val="002D6D59"/>
    <w:rsid w:val="002D6F89"/>
    <w:rsid w:val="002D70AC"/>
    <w:rsid w:val="002E13D4"/>
    <w:rsid w:val="002E28FD"/>
    <w:rsid w:val="002E314C"/>
    <w:rsid w:val="002E35C0"/>
    <w:rsid w:val="002E57EB"/>
    <w:rsid w:val="002E596B"/>
    <w:rsid w:val="002E7EE7"/>
    <w:rsid w:val="002E7FCD"/>
    <w:rsid w:val="002F18F9"/>
    <w:rsid w:val="002F1BD1"/>
    <w:rsid w:val="002F1BD6"/>
    <w:rsid w:val="002F1CBB"/>
    <w:rsid w:val="002F28D3"/>
    <w:rsid w:val="002F3021"/>
    <w:rsid w:val="002F3CA0"/>
    <w:rsid w:val="002F6BA9"/>
    <w:rsid w:val="00300B90"/>
    <w:rsid w:val="003012AB"/>
    <w:rsid w:val="0030197C"/>
    <w:rsid w:val="0030214E"/>
    <w:rsid w:val="003022B3"/>
    <w:rsid w:val="0030251F"/>
    <w:rsid w:val="003029D8"/>
    <w:rsid w:val="00302B5D"/>
    <w:rsid w:val="0030413E"/>
    <w:rsid w:val="003042A3"/>
    <w:rsid w:val="0030471C"/>
    <w:rsid w:val="00307288"/>
    <w:rsid w:val="00307FAD"/>
    <w:rsid w:val="003101C1"/>
    <w:rsid w:val="00310546"/>
    <w:rsid w:val="003106EA"/>
    <w:rsid w:val="00310984"/>
    <w:rsid w:val="00311092"/>
    <w:rsid w:val="003119F9"/>
    <w:rsid w:val="00312568"/>
    <w:rsid w:val="003131AD"/>
    <w:rsid w:val="00313BCD"/>
    <w:rsid w:val="00314D98"/>
    <w:rsid w:val="00315283"/>
    <w:rsid w:val="00316388"/>
    <w:rsid w:val="00317053"/>
    <w:rsid w:val="003179CC"/>
    <w:rsid w:val="00320D35"/>
    <w:rsid w:val="00321BC9"/>
    <w:rsid w:val="00321E41"/>
    <w:rsid w:val="00322A7B"/>
    <w:rsid w:val="00322BB4"/>
    <w:rsid w:val="003233B4"/>
    <w:rsid w:val="003233E0"/>
    <w:rsid w:val="003234A0"/>
    <w:rsid w:val="00324EC3"/>
    <w:rsid w:val="00324EC4"/>
    <w:rsid w:val="003250BF"/>
    <w:rsid w:val="00327287"/>
    <w:rsid w:val="00330CD1"/>
    <w:rsid w:val="00330DE8"/>
    <w:rsid w:val="00331E80"/>
    <w:rsid w:val="00332017"/>
    <w:rsid w:val="003321D9"/>
    <w:rsid w:val="00334690"/>
    <w:rsid w:val="00335A00"/>
    <w:rsid w:val="00335A6A"/>
    <w:rsid w:val="00335B21"/>
    <w:rsid w:val="0033602E"/>
    <w:rsid w:val="00336956"/>
    <w:rsid w:val="00336D07"/>
    <w:rsid w:val="0033713C"/>
    <w:rsid w:val="00337185"/>
    <w:rsid w:val="00337C55"/>
    <w:rsid w:val="00337F0D"/>
    <w:rsid w:val="00340F6A"/>
    <w:rsid w:val="003410E1"/>
    <w:rsid w:val="00342717"/>
    <w:rsid w:val="00342925"/>
    <w:rsid w:val="00342B64"/>
    <w:rsid w:val="0034333B"/>
    <w:rsid w:val="003439E0"/>
    <w:rsid w:val="00344119"/>
    <w:rsid w:val="0034415C"/>
    <w:rsid w:val="00345382"/>
    <w:rsid w:val="00345E74"/>
    <w:rsid w:val="003461C0"/>
    <w:rsid w:val="0034654B"/>
    <w:rsid w:val="0034662F"/>
    <w:rsid w:val="00346944"/>
    <w:rsid w:val="003505A8"/>
    <w:rsid w:val="003506CD"/>
    <w:rsid w:val="003512D0"/>
    <w:rsid w:val="003519BA"/>
    <w:rsid w:val="00352614"/>
    <w:rsid w:val="003527B0"/>
    <w:rsid w:val="003539E6"/>
    <w:rsid w:val="00354124"/>
    <w:rsid w:val="003548CE"/>
    <w:rsid w:val="00354ACB"/>
    <w:rsid w:val="00354F24"/>
    <w:rsid w:val="0035510C"/>
    <w:rsid w:val="00355A32"/>
    <w:rsid w:val="00355AB0"/>
    <w:rsid w:val="003562A5"/>
    <w:rsid w:val="0035647A"/>
    <w:rsid w:val="0035671E"/>
    <w:rsid w:val="003567F0"/>
    <w:rsid w:val="00357987"/>
    <w:rsid w:val="003601C4"/>
    <w:rsid w:val="003611EB"/>
    <w:rsid w:val="0036143D"/>
    <w:rsid w:val="00361A0F"/>
    <w:rsid w:val="003622CB"/>
    <w:rsid w:val="00362442"/>
    <w:rsid w:val="00362BE0"/>
    <w:rsid w:val="00363873"/>
    <w:rsid w:val="00363E71"/>
    <w:rsid w:val="00364939"/>
    <w:rsid w:val="00364B24"/>
    <w:rsid w:val="00364B4F"/>
    <w:rsid w:val="0036507D"/>
    <w:rsid w:val="00365747"/>
    <w:rsid w:val="00365968"/>
    <w:rsid w:val="00365E68"/>
    <w:rsid w:val="00366924"/>
    <w:rsid w:val="00371B71"/>
    <w:rsid w:val="003730A8"/>
    <w:rsid w:val="00373CBC"/>
    <w:rsid w:val="00373ED0"/>
    <w:rsid w:val="00374D2A"/>
    <w:rsid w:val="00374E40"/>
    <w:rsid w:val="0037634A"/>
    <w:rsid w:val="00376A22"/>
    <w:rsid w:val="00376C65"/>
    <w:rsid w:val="0037753E"/>
    <w:rsid w:val="0038230D"/>
    <w:rsid w:val="00382360"/>
    <w:rsid w:val="003829A7"/>
    <w:rsid w:val="00382B11"/>
    <w:rsid w:val="00383923"/>
    <w:rsid w:val="00384834"/>
    <w:rsid w:val="00384A7A"/>
    <w:rsid w:val="00384B28"/>
    <w:rsid w:val="0038549C"/>
    <w:rsid w:val="003856CE"/>
    <w:rsid w:val="00385A73"/>
    <w:rsid w:val="00385C19"/>
    <w:rsid w:val="003865A6"/>
    <w:rsid w:val="003879BC"/>
    <w:rsid w:val="00387E67"/>
    <w:rsid w:val="00390EBF"/>
    <w:rsid w:val="00391562"/>
    <w:rsid w:val="00391590"/>
    <w:rsid w:val="003917A1"/>
    <w:rsid w:val="00392A39"/>
    <w:rsid w:val="00393153"/>
    <w:rsid w:val="00393475"/>
    <w:rsid w:val="00393BC0"/>
    <w:rsid w:val="003949A6"/>
    <w:rsid w:val="00395958"/>
    <w:rsid w:val="003964C1"/>
    <w:rsid w:val="00396D12"/>
    <w:rsid w:val="00396DEA"/>
    <w:rsid w:val="00396F85"/>
    <w:rsid w:val="00397A19"/>
    <w:rsid w:val="003A235C"/>
    <w:rsid w:val="003A2E2B"/>
    <w:rsid w:val="003A2F73"/>
    <w:rsid w:val="003A31C7"/>
    <w:rsid w:val="003A31FA"/>
    <w:rsid w:val="003A37C2"/>
    <w:rsid w:val="003A5D18"/>
    <w:rsid w:val="003A6027"/>
    <w:rsid w:val="003A6DB7"/>
    <w:rsid w:val="003A74A8"/>
    <w:rsid w:val="003A7F45"/>
    <w:rsid w:val="003A7F7E"/>
    <w:rsid w:val="003B09FB"/>
    <w:rsid w:val="003B104E"/>
    <w:rsid w:val="003B1102"/>
    <w:rsid w:val="003B1A60"/>
    <w:rsid w:val="003B2274"/>
    <w:rsid w:val="003B4552"/>
    <w:rsid w:val="003B5026"/>
    <w:rsid w:val="003B6574"/>
    <w:rsid w:val="003B69DC"/>
    <w:rsid w:val="003B6B84"/>
    <w:rsid w:val="003B7171"/>
    <w:rsid w:val="003B7925"/>
    <w:rsid w:val="003B7DFD"/>
    <w:rsid w:val="003C02A3"/>
    <w:rsid w:val="003C0CFA"/>
    <w:rsid w:val="003C0EBF"/>
    <w:rsid w:val="003C0F76"/>
    <w:rsid w:val="003C1E49"/>
    <w:rsid w:val="003C2751"/>
    <w:rsid w:val="003C2BAC"/>
    <w:rsid w:val="003C2CFD"/>
    <w:rsid w:val="003C33BF"/>
    <w:rsid w:val="003C3536"/>
    <w:rsid w:val="003C37FD"/>
    <w:rsid w:val="003C4350"/>
    <w:rsid w:val="003C44F7"/>
    <w:rsid w:val="003C47A8"/>
    <w:rsid w:val="003C4DB6"/>
    <w:rsid w:val="003C5AB4"/>
    <w:rsid w:val="003C618D"/>
    <w:rsid w:val="003C6263"/>
    <w:rsid w:val="003C7622"/>
    <w:rsid w:val="003D048C"/>
    <w:rsid w:val="003D1180"/>
    <w:rsid w:val="003D124A"/>
    <w:rsid w:val="003D1360"/>
    <w:rsid w:val="003D294C"/>
    <w:rsid w:val="003D2CF9"/>
    <w:rsid w:val="003D2EAC"/>
    <w:rsid w:val="003D3B2F"/>
    <w:rsid w:val="003D3D3B"/>
    <w:rsid w:val="003D4FF3"/>
    <w:rsid w:val="003D5261"/>
    <w:rsid w:val="003D5FD6"/>
    <w:rsid w:val="003D6E70"/>
    <w:rsid w:val="003D7E18"/>
    <w:rsid w:val="003D7F2D"/>
    <w:rsid w:val="003E1CCC"/>
    <w:rsid w:val="003E365D"/>
    <w:rsid w:val="003E4031"/>
    <w:rsid w:val="003E482E"/>
    <w:rsid w:val="003E5579"/>
    <w:rsid w:val="003E600B"/>
    <w:rsid w:val="003E759A"/>
    <w:rsid w:val="003E79AE"/>
    <w:rsid w:val="003E7DAD"/>
    <w:rsid w:val="003F03FE"/>
    <w:rsid w:val="003F085D"/>
    <w:rsid w:val="003F0DA7"/>
    <w:rsid w:val="003F12A8"/>
    <w:rsid w:val="003F19E7"/>
    <w:rsid w:val="003F24D9"/>
    <w:rsid w:val="003F2798"/>
    <w:rsid w:val="003F285B"/>
    <w:rsid w:val="003F3047"/>
    <w:rsid w:val="003F3E3B"/>
    <w:rsid w:val="003F40F6"/>
    <w:rsid w:val="003F41F0"/>
    <w:rsid w:val="003F422E"/>
    <w:rsid w:val="003F6DEE"/>
    <w:rsid w:val="003F7D3D"/>
    <w:rsid w:val="00400047"/>
    <w:rsid w:val="004007DC"/>
    <w:rsid w:val="00400C5E"/>
    <w:rsid w:val="00400CA5"/>
    <w:rsid w:val="004014CA"/>
    <w:rsid w:val="00401B4F"/>
    <w:rsid w:val="00401CF4"/>
    <w:rsid w:val="00402544"/>
    <w:rsid w:val="004028E4"/>
    <w:rsid w:val="00402B50"/>
    <w:rsid w:val="00402C18"/>
    <w:rsid w:val="004044FF"/>
    <w:rsid w:val="00404F62"/>
    <w:rsid w:val="0040521B"/>
    <w:rsid w:val="00405C00"/>
    <w:rsid w:val="00405C26"/>
    <w:rsid w:val="004063BA"/>
    <w:rsid w:val="00406A2E"/>
    <w:rsid w:val="00406B8A"/>
    <w:rsid w:val="00406E1C"/>
    <w:rsid w:val="00407351"/>
    <w:rsid w:val="00407560"/>
    <w:rsid w:val="004104CC"/>
    <w:rsid w:val="00410CF3"/>
    <w:rsid w:val="00411231"/>
    <w:rsid w:val="00412B25"/>
    <w:rsid w:val="0041313F"/>
    <w:rsid w:val="004138C6"/>
    <w:rsid w:val="00413971"/>
    <w:rsid w:val="004145CB"/>
    <w:rsid w:val="004150AF"/>
    <w:rsid w:val="00415AD8"/>
    <w:rsid w:val="0041677E"/>
    <w:rsid w:val="00416F3B"/>
    <w:rsid w:val="00417426"/>
    <w:rsid w:val="0041756C"/>
    <w:rsid w:val="004200EA"/>
    <w:rsid w:val="0042070E"/>
    <w:rsid w:val="00420C3F"/>
    <w:rsid w:val="0042420D"/>
    <w:rsid w:val="004245FC"/>
    <w:rsid w:val="004248ED"/>
    <w:rsid w:val="00425141"/>
    <w:rsid w:val="00425397"/>
    <w:rsid w:val="0042695D"/>
    <w:rsid w:val="00426D26"/>
    <w:rsid w:val="004276A2"/>
    <w:rsid w:val="0043077A"/>
    <w:rsid w:val="00431357"/>
    <w:rsid w:val="0043171D"/>
    <w:rsid w:val="0043175B"/>
    <w:rsid w:val="00431C88"/>
    <w:rsid w:val="004324F1"/>
    <w:rsid w:val="00432D63"/>
    <w:rsid w:val="004333B6"/>
    <w:rsid w:val="004334C5"/>
    <w:rsid w:val="0043362D"/>
    <w:rsid w:val="004338D6"/>
    <w:rsid w:val="0043539D"/>
    <w:rsid w:val="00435430"/>
    <w:rsid w:val="00436131"/>
    <w:rsid w:val="00437714"/>
    <w:rsid w:val="00437762"/>
    <w:rsid w:val="004406CE"/>
    <w:rsid w:val="0044195A"/>
    <w:rsid w:val="004421BD"/>
    <w:rsid w:val="0044270D"/>
    <w:rsid w:val="00443B7F"/>
    <w:rsid w:val="00444163"/>
    <w:rsid w:val="004441A9"/>
    <w:rsid w:val="00445135"/>
    <w:rsid w:val="004453D9"/>
    <w:rsid w:val="00446036"/>
    <w:rsid w:val="004461B4"/>
    <w:rsid w:val="00446581"/>
    <w:rsid w:val="004465E3"/>
    <w:rsid w:val="00447273"/>
    <w:rsid w:val="004500EE"/>
    <w:rsid w:val="00450467"/>
    <w:rsid w:val="00450D46"/>
    <w:rsid w:val="00452206"/>
    <w:rsid w:val="004527AD"/>
    <w:rsid w:val="00452AFA"/>
    <w:rsid w:val="004530FE"/>
    <w:rsid w:val="0045381C"/>
    <w:rsid w:val="00453F09"/>
    <w:rsid w:val="0045407E"/>
    <w:rsid w:val="00455488"/>
    <w:rsid w:val="00456C37"/>
    <w:rsid w:val="00456ECA"/>
    <w:rsid w:val="00457586"/>
    <w:rsid w:val="00457AD8"/>
    <w:rsid w:val="00457E2B"/>
    <w:rsid w:val="00460D4D"/>
    <w:rsid w:val="00460E62"/>
    <w:rsid w:val="0046189D"/>
    <w:rsid w:val="00462CD0"/>
    <w:rsid w:val="00463698"/>
    <w:rsid w:val="0046394A"/>
    <w:rsid w:val="004643C0"/>
    <w:rsid w:val="004645CE"/>
    <w:rsid w:val="004654CC"/>
    <w:rsid w:val="00465518"/>
    <w:rsid w:val="004670D9"/>
    <w:rsid w:val="00467E7C"/>
    <w:rsid w:val="0047065B"/>
    <w:rsid w:val="0047227E"/>
    <w:rsid w:val="004723CD"/>
    <w:rsid w:val="00472661"/>
    <w:rsid w:val="0047276A"/>
    <w:rsid w:val="00472921"/>
    <w:rsid w:val="00472B65"/>
    <w:rsid w:val="00472E4D"/>
    <w:rsid w:val="0047320C"/>
    <w:rsid w:val="0047357A"/>
    <w:rsid w:val="00473C08"/>
    <w:rsid w:val="00473D78"/>
    <w:rsid w:val="00473F52"/>
    <w:rsid w:val="004740A2"/>
    <w:rsid w:val="0047579F"/>
    <w:rsid w:val="00475CB4"/>
    <w:rsid w:val="004760AD"/>
    <w:rsid w:val="00476EE0"/>
    <w:rsid w:val="00477DE9"/>
    <w:rsid w:val="00480882"/>
    <w:rsid w:val="00480F0A"/>
    <w:rsid w:val="00481436"/>
    <w:rsid w:val="0048168F"/>
    <w:rsid w:val="00481F3D"/>
    <w:rsid w:val="00482E57"/>
    <w:rsid w:val="004833AA"/>
    <w:rsid w:val="00484A7C"/>
    <w:rsid w:val="00484CE5"/>
    <w:rsid w:val="00485731"/>
    <w:rsid w:val="00485C01"/>
    <w:rsid w:val="004861FB"/>
    <w:rsid w:val="00486A18"/>
    <w:rsid w:val="00486AE3"/>
    <w:rsid w:val="004874C9"/>
    <w:rsid w:val="0049018C"/>
    <w:rsid w:val="004902A9"/>
    <w:rsid w:val="004902D7"/>
    <w:rsid w:val="0049067B"/>
    <w:rsid w:val="00491B81"/>
    <w:rsid w:val="004929D3"/>
    <w:rsid w:val="00492FDF"/>
    <w:rsid w:val="00493CC2"/>
    <w:rsid w:val="004940CD"/>
    <w:rsid w:val="004950F9"/>
    <w:rsid w:val="00495287"/>
    <w:rsid w:val="004954E1"/>
    <w:rsid w:val="00495551"/>
    <w:rsid w:val="00495D79"/>
    <w:rsid w:val="004961E6"/>
    <w:rsid w:val="00496501"/>
    <w:rsid w:val="004968A9"/>
    <w:rsid w:val="00497274"/>
    <w:rsid w:val="00497521"/>
    <w:rsid w:val="0049796F"/>
    <w:rsid w:val="004A0557"/>
    <w:rsid w:val="004A0AAD"/>
    <w:rsid w:val="004A1BA3"/>
    <w:rsid w:val="004A1EB5"/>
    <w:rsid w:val="004A1F87"/>
    <w:rsid w:val="004A29F3"/>
    <w:rsid w:val="004A41C3"/>
    <w:rsid w:val="004A426E"/>
    <w:rsid w:val="004A496B"/>
    <w:rsid w:val="004A5141"/>
    <w:rsid w:val="004A56C7"/>
    <w:rsid w:val="004A579D"/>
    <w:rsid w:val="004A6EDC"/>
    <w:rsid w:val="004B0E25"/>
    <w:rsid w:val="004B13C2"/>
    <w:rsid w:val="004B14CB"/>
    <w:rsid w:val="004B1840"/>
    <w:rsid w:val="004B2055"/>
    <w:rsid w:val="004B2802"/>
    <w:rsid w:val="004B307D"/>
    <w:rsid w:val="004B3231"/>
    <w:rsid w:val="004B3426"/>
    <w:rsid w:val="004B5941"/>
    <w:rsid w:val="004B6359"/>
    <w:rsid w:val="004B6DB0"/>
    <w:rsid w:val="004B7519"/>
    <w:rsid w:val="004B76DC"/>
    <w:rsid w:val="004B7799"/>
    <w:rsid w:val="004C0FD9"/>
    <w:rsid w:val="004C14B7"/>
    <w:rsid w:val="004C1C29"/>
    <w:rsid w:val="004C397F"/>
    <w:rsid w:val="004C41B9"/>
    <w:rsid w:val="004C4A40"/>
    <w:rsid w:val="004C5854"/>
    <w:rsid w:val="004D04B2"/>
    <w:rsid w:val="004D04D3"/>
    <w:rsid w:val="004D0B82"/>
    <w:rsid w:val="004D19BC"/>
    <w:rsid w:val="004D4A02"/>
    <w:rsid w:val="004D4C3D"/>
    <w:rsid w:val="004D4DAB"/>
    <w:rsid w:val="004D50D6"/>
    <w:rsid w:val="004D53F5"/>
    <w:rsid w:val="004D5B02"/>
    <w:rsid w:val="004D61C4"/>
    <w:rsid w:val="004D64B7"/>
    <w:rsid w:val="004D65D8"/>
    <w:rsid w:val="004E00B7"/>
    <w:rsid w:val="004E08A7"/>
    <w:rsid w:val="004E0E2B"/>
    <w:rsid w:val="004E1470"/>
    <w:rsid w:val="004E1497"/>
    <w:rsid w:val="004E1AAB"/>
    <w:rsid w:val="004E1CB4"/>
    <w:rsid w:val="004E4EA0"/>
    <w:rsid w:val="004E69F7"/>
    <w:rsid w:val="004E6B7E"/>
    <w:rsid w:val="004E6F35"/>
    <w:rsid w:val="004E74C7"/>
    <w:rsid w:val="004E798C"/>
    <w:rsid w:val="004F00B1"/>
    <w:rsid w:val="004F0768"/>
    <w:rsid w:val="004F1B75"/>
    <w:rsid w:val="004F2E96"/>
    <w:rsid w:val="004F31FE"/>
    <w:rsid w:val="004F3687"/>
    <w:rsid w:val="004F3B0D"/>
    <w:rsid w:val="004F403D"/>
    <w:rsid w:val="004F55C5"/>
    <w:rsid w:val="004F59C7"/>
    <w:rsid w:val="004F6D6D"/>
    <w:rsid w:val="004F7A80"/>
    <w:rsid w:val="004F7DD1"/>
    <w:rsid w:val="00500882"/>
    <w:rsid w:val="00500C4B"/>
    <w:rsid w:val="00501328"/>
    <w:rsid w:val="005013BE"/>
    <w:rsid w:val="005022BA"/>
    <w:rsid w:val="005025AE"/>
    <w:rsid w:val="005032B9"/>
    <w:rsid w:val="0050359F"/>
    <w:rsid w:val="00503AED"/>
    <w:rsid w:val="0050433E"/>
    <w:rsid w:val="00504D46"/>
    <w:rsid w:val="00504E41"/>
    <w:rsid w:val="005053AF"/>
    <w:rsid w:val="00505711"/>
    <w:rsid w:val="00505A37"/>
    <w:rsid w:val="00506865"/>
    <w:rsid w:val="00506B32"/>
    <w:rsid w:val="00507C37"/>
    <w:rsid w:val="00507D87"/>
    <w:rsid w:val="005101A1"/>
    <w:rsid w:val="005106BC"/>
    <w:rsid w:val="00510F7C"/>
    <w:rsid w:val="005118DF"/>
    <w:rsid w:val="005130F8"/>
    <w:rsid w:val="00513422"/>
    <w:rsid w:val="00513870"/>
    <w:rsid w:val="00513FC3"/>
    <w:rsid w:val="0051518F"/>
    <w:rsid w:val="005153B9"/>
    <w:rsid w:val="00515B38"/>
    <w:rsid w:val="00516E0D"/>
    <w:rsid w:val="0051703D"/>
    <w:rsid w:val="005175BC"/>
    <w:rsid w:val="00517A3B"/>
    <w:rsid w:val="00520AFD"/>
    <w:rsid w:val="0052123F"/>
    <w:rsid w:val="00522C2C"/>
    <w:rsid w:val="005236AC"/>
    <w:rsid w:val="00523C29"/>
    <w:rsid w:val="0052413A"/>
    <w:rsid w:val="00524FC6"/>
    <w:rsid w:val="005253A1"/>
    <w:rsid w:val="005257B2"/>
    <w:rsid w:val="0052643E"/>
    <w:rsid w:val="00526968"/>
    <w:rsid w:val="00527910"/>
    <w:rsid w:val="0052799A"/>
    <w:rsid w:val="00527B1C"/>
    <w:rsid w:val="00527DE8"/>
    <w:rsid w:val="00530AFF"/>
    <w:rsid w:val="00531405"/>
    <w:rsid w:val="005320A3"/>
    <w:rsid w:val="00532FDD"/>
    <w:rsid w:val="0053389E"/>
    <w:rsid w:val="005338B3"/>
    <w:rsid w:val="00535602"/>
    <w:rsid w:val="00535667"/>
    <w:rsid w:val="00535963"/>
    <w:rsid w:val="00535DA6"/>
    <w:rsid w:val="0053721F"/>
    <w:rsid w:val="00537D0F"/>
    <w:rsid w:val="00541185"/>
    <w:rsid w:val="00541D3B"/>
    <w:rsid w:val="00542A7C"/>
    <w:rsid w:val="005431FE"/>
    <w:rsid w:val="005434F9"/>
    <w:rsid w:val="00543938"/>
    <w:rsid w:val="00543E77"/>
    <w:rsid w:val="005443C6"/>
    <w:rsid w:val="0054636D"/>
    <w:rsid w:val="00546EA1"/>
    <w:rsid w:val="0054740A"/>
    <w:rsid w:val="00547543"/>
    <w:rsid w:val="00547B0E"/>
    <w:rsid w:val="00547F78"/>
    <w:rsid w:val="0055034C"/>
    <w:rsid w:val="00550DC2"/>
    <w:rsid w:val="00550F46"/>
    <w:rsid w:val="0055108C"/>
    <w:rsid w:val="00551FA2"/>
    <w:rsid w:val="005520F6"/>
    <w:rsid w:val="005545CD"/>
    <w:rsid w:val="00555DA7"/>
    <w:rsid w:val="00556CC5"/>
    <w:rsid w:val="00556CD9"/>
    <w:rsid w:val="005575B4"/>
    <w:rsid w:val="00557BB0"/>
    <w:rsid w:val="00560342"/>
    <w:rsid w:val="0056115D"/>
    <w:rsid w:val="00561183"/>
    <w:rsid w:val="00562076"/>
    <w:rsid w:val="005626BF"/>
    <w:rsid w:val="00563D39"/>
    <w:rsid w:val="005646A4"/>
    <w:rsid w:val="00565C98"/>
    <w:rsid w:val="005670E7"/>
    <w:rsid w:val="005677E7"/>
    <w:rsid w:val="00570307"/>
    <w:rsid w:val="00573028"/>
    <w:rsid w:val="00575941"/>
    <w:rsid w:val="00576007"/>
    <w:rsid w:val="00577030"/>
    <w:rsid w:val="00577207"/>
    <w:rsid w:val="00577F62"/>
    <w:rsid w:val="005801A1"/>
    <w:rsid w:val="005802D5"/>
    <w:rsid w:val="0058071A"/>
    <w:rsid w:val="0058111A"/>
    <w:rsid w:val="0058197F"/>
    <w:rsid w:val="005827F2"/>
    <w:rsid w:val="005830F6"/>
    <w:rsid w:val="005831BA"/>
    <w:rsid w:val="00583DB3"/>
    <w:rsid w:val="00584391"/>
    <w:rsid w:val="00584BB2"/>
    <w:rsid w:val="00584E33"/>
    <w:rsid w:val="00586451"/>
    <w:rsid w:val="0058702B"/>
    <w:rsid w:val="005902B3"/>
    <w:rsid w:val="00590E2C"/>
    <w:rsid w:val="00591509"/>
    <w:rsid w:val="005920EB"/>
    <w:rsid w:val="0059226B"/>
    <w:rsid w:val="00592511"/>
    <w:rsid w:val="005929D4"/>
    <w:rsid w:val="005937CC"/>
    <w:rsid w:val="00593AC4"/>
    <w:rsid w:val="00593C3B"/>
    <w:rsid w:val="00593D63"/>
    <w:rsid w:val="00594FA3"/>
    <w:rsid w:val="00595E10"/>
    <w:rsid w:val="00596974"/>
    <w:rsid w:val="005969AB"/>
    <w:rsid w:val="00597A1E"/>
    <w:rsid w:val="005A0FF2"/>
    <w:rsid w:val="005A1331"/>
    <w:rsid w:val="005A1974"/>
    <w:rsid w:val="005A1B11"/>
    <w:rsid w:val="005A3518"/>
    <w:rsid w:val="005A3F35"/>
    <w:rsid w:val="005A4DE6"/>
    <w:rsid w:val="005A528F"/>
    <w:rsid w:val="005A7205"/>
    <w:rsid w:val="005A7330"/>
    <w:rsid w:val="005A7820"/>
    <w:rsid w:val="005A7C8C"/>
    <w:rsid w:val="005B0B92"/>
    <w:rsid w:val="005B1520"/>
    <w:rsid w:val="005B2544"/>
    <w:rsid w:val="005B2E39"/>
    <w:rsid w:val="005B33D9"/>
    <w:rsid w:val="005B4615"/>
    <w:rsid w:val="005B487C"/>
    <w:rsid w:val="005B4BDA"/>
    <w:rsid w:val="005B534C"/>
    <w:rsid w:val="005B685A"/>
    <w:rsid w:val="005B6EA0"/>
    <w:rsid w:val="005B6F77"/>
    <w:rsid w:val="005C0BAB"/>
    <w:rsid w:val="005C1914"/>
    <w:rsid w:val="005C2C7F"/>
    <w:rsid w:val="005C3EEC"/>
    <w:rsid w:val="005C498A"/>
    <w:rsid w:val="005C5370"/>
    <w:rsid w:val="005C5BD8"/>
    <w:rsid w:val="005C5CB2"/>
    <w:rsid w:val="005C67BE"/>
    <w:rsid w:val="005C699E"/>
    <w:rsid w:val="005C69A8"/>
    <w:rsid w:val="005C6B46"/>
    <w:rsid w:val="005C7918"/>
    <w:rsid w:val="005D0D9A"/>
    <w:rsid w:val="005D140F"/>
    <w:rsid w:val="005D1B3D"/>
    <w:rsid w:val="005D21C3"/>
    <w:rsid w:val="005D2842"/>
    <w:rsid w:val="005D3889"/>
    <w:rsid w:val="005D3A63"/>
    <w:rsid w:val="005D3D97"/>
    <w:rsid w:val="005D419B"/>
    <w:rsid w:val="005D42AB"/>
    <w:rsid w:val="005D4C54"/>
    <w:rsid w:val="005D5634"/>
    <w:rsid w:val="005D6592"/>
    <w:rsid w:val="005D695C"/>
    <w:rsid w:val="005D6B40"/>
    <w:rsid w:val="005D7625"/>
    <w:rsid w:val="005D7ED4"/>
    <w:rsid w:val="005E00F2"/>
    <w:rsid w:val="005E0428"/>
    <w:rsid w:val="005E0835"/>
    <w:rsid w:val="005E0ADE"/>
    <w:rsid w:val="005E1CE2"/>
    <w:rsid w:val="005E1FAD"/>
    <w:rsid w:val="005E231F"/>
    <w:rsid w:val="005E38C8"/>
    <w:rsid w:val="005E448D"/>
    <w:rsid w:val="005E467F"/>
    <w:rsid w:val="005E50D8"/>
    <w:rsid w:val="005E5477"/>
    <w:rsid w:val="005E5B01"/>
    <w:rsid w:val="005E6832"/>
    <w:rsid w:val="005E6A90"/>
    <w:rsid w:val="005E7E28"/>
    <w:rsid w:val="005F211F"/>
    <w:rsid w:val="005F24FD"/>
    <w:rsid w:val="005F3090"/>
    <w:rsid w:val="005F3289"/>
    <w:rsid w:val="005F3543"/>
    <w:rsid w:val="005F3C25"/>
    <w:rsid w:val="005F4614"/>
    <w:rsid w:val="005F4793"/>
    <w:rsid w:val="005F4998"/>
    <w:rsid w:val="005F50B4"/>
    <w:rsid w:val="005F574F"/>
    <w:rsid w:val="005F5B59"/>
    <w:rsid w:val="005F5F41"/>
    <w:rsid w:val="005F6278"/>
    <w:rsid w:val="005F79C3"/>
    <w:rsid w:val="005F79EA"/>
    <w:rsid w:val="00601517"/>
    <w:rsid w:val="0060206B"/>
    <w:rsid w:val="0060221B"/>
    <w:rsid w:val="00602792"/>
    <w:rsid w:val="0060393B"/>
    <w:rsid w:val="006063F3"/>
    <w:rsid w:val="00606B47"/>
    <w:rsid w:val="00606F45"/>
    <w:rsid w:val="00607B28"/>
    <w:rsid w:val="00607FC2"/>
    <w:rsid w:val="006107AB"/>
    <w:rsid w:val="006111D1"/>
    <w:rsid w:val="006122A5"/>
    <w:rsid w:val="006134A2"/>
    <w:rsid w:val="00613C7D"/>
    <w:rsid w:val="00613F27"/>
    <w:rsid w:val="006144C5"/>
    <w:rsid w:val="0061514B"/>
    <w:rsid w:val="006154CA"/>
    <w:rsid w:val="00615F86"/>
    <w:rsid w:val="006167D4"/>
    <w:rsid w:val="00616962"/>
    <w:rsid w:val="00616DE0"/>
    <w:rsid w:val="00617C9E"/>
    <w:rsid w:val="00617E28"/>
    <w:rsid w:val="0062023F"/>
    <w:rsid w:val="00620260"/>
    <w:rsid w:val="0062287A"/>
    <w:rsid w:val="006231BF"/>
    <w:rsid w:val="0062475F"/>
    <w:rsid w:val="00625A9D"/>
    <w:rsid w:val="00626B83"/>
    <w:rsid w:val="006273A7"/>
    <w:rsid w:val="00627CE6"/>
    <w:rsid w:val="00630138"/>
    <w:rsid w:val="0063034A"/>
    <w:rsid w:val="00631F12"/>
    <w:rsid w:val="00631FAE"/>
    <w:rsid w:val="00633495"/>
    <w:rsid w:val="0063356D"/>
    <w:rsid w:val="00634491"/>
    <w:rsid w:val="00634B3C"/>
    <w:rsid w:val="00634D94"/>
    <w:rsid w:val="00634E7E"/>
    <w:rsid w:val="00634F5F"/>
    <w:rsid w:val="00635B41"/>
    <w:rsid w:val="00637016"/>
    <w:rsid w:val="006400E1"/>
    <w:rsid w:val="006417D4"/>
    <w:rsid w:val="00641B30"/>
    <w:rsid w:val="00642D38"/>
    <w:rsid w:val="00643884"/>
    <w:rsid w:val="00644A04"/>
    <w:rsid w:val="00645D8C"/>
    <w:rsid w:val="00646067"/>
    <w:rsid w:val="00646786"/>
    <w:rsid w:val="00647EB5"/>
    <w:rsid w:val="00650DC4"/>
    <w:rsid w:val="0065155E"/>
    <w:rsid w:val="00651967"/>
    <w:rsid w:val="00652576"/>
    <w:rsid w:val="0065269A"/>
    <w:rsid w:val="00654453"/>
    <w:rsid w:val="00654A1A"/>
    <w:rsid w:val="00654DC1"/>
    <w:rsid w:val="00655B56"/>
    <w:rsid w:val="00655ECB"/>
    <w:rsid w:val="00655F7F"/>
    <w:rsid w:val="006608C6"/>
    <w:rsid w:val="006608F0"/>
    <w:rsid w:val="00660975"/>
    <w:rsid w:val="00660CA8"/>
    <w:rsid w:val="00660F9D"/>
    <w:rsid w:val="0066202D"/>
    <w:rsid w:val="0066210C"/>
    <w:rsid w:val="0066271C"/>
    <w:rsid w:val="0066298B"/>
    <w:rsid w:val="006633D1"/>
    <w:rsid w:val="0066385C"/>
    <w:rsid w:val="00664C2F"/>
    <w:rsid w:val="006658E1"/>
    <w:rsid w:val="0066590F"/>
    <w:rsid w:val="0066707C"/>
    <w:rsid w:val="006675DC"/>
    <w:rsid w:val="00667938"/>
    <w:rsid w:val="00670B83"/>
    <w:rsid w:val="0067108B"/>
    <w:rsid w:val="006726E1"/>
    <w:rsid w:val="00672B3C"/>
    <w:rsid w:val="00672E75"/>
    <w:rsid w:val="006734AA"/>
    <w:rsid w:val="00673AD3"/>
    <w:rsid w:val="00673B1F"/>
    <w:rsid w:val="006746D9"/>
    <w:rsid w:val="006748CF"/>
    <w:rsid w:val="00674C65"/>
    <w:rsid w:val="006754D6"/>
    <w:rsid w:val="00677180"/>
    <w:rsid w:val="00677EF1"/>
    <w:rsid w:val="00680FC4"/>
    <w:rsid w:val="00681674"/>
    <w:rsid w:val="006816F4"/>
    <w:rsid w:val="0068186D"/>
    <w:rsid w:val="006823BF"/>
    <w:rsid w:val="00683291"/>
    <w:rsid w:val="006836FE"/>
    <w:rsid w:val="00683F9D"/>
    <w:rsid w:val="00683FF1"/>
    <w:rsid w:val="00684877"/>
    <w:rsid w:val="006853A4"/>
    <w:rsid w:val="006853F8"/>
    <w:rsid w:val="00685769"/>
    <w:rsid w:val="00685FA1"/>
    <w:rsid w:val="00687812"/>
    <w:rsid w:val="00687F6D"/>
    <w:rsid w:val="0069062D"/>
    <w:rsid w:val="00690F7E"/>
    <w:rsid w:val="00692123"/>
    <w:rsid w:val="006926E3"/>
    <w:rsid w:val="0069299B"/>
    <w:rsid w:val="006933F5"/>
    <w:rsid w:val="00693F0D"/>
    <w:rsid w:val="006949FD"/>
    <w:rsid w:val="006955AB"/>
    <w:rsid w:val="00695957"/>
    <w:rsid w:val="00696359"/>
    <w:rsid w:val="0069654C"/>
    <w:rsid w:val="006969B8"/>
    <w:rsid w:val="006974A1"/>
    <w:rsid w:val="00697F66"/>
    <w:rsid w:val="006A214B"/>
    <w:rsid w:val="006A26C5"/>
    <w:rsid w:val="006A2C29"/>
    <w:rsid w:val="006A2EA4"/>
    <w:rsid w:val="006A35BE"/>
    <w:rsid w:val="006A45F9"/>
    <w:rsid w:val="006A4C23"/>
    <w:rsid w:val="006A5C69"/>
    <w:rsid w:val="006A5DAC"/>
    <w:rsid w:val="006A6448"/>
    <w:rsid w:val="006A69E7"/>
    <w:rsid w:val="006A72B7"/>
    <w:rsid w:val="006B079B"/>
    <w:rsid w:val="006B0B66"/>
    <w:rsid w:val="006B0D36"/>
    <w:rsid w:val="006B1628"/>
    <w:rsid w:val="006B1FFC"/>
    <w:rsid w:val="006B45B6"/>
    <w:rsid w:val="006B473A"/>
    <w:rsid w:val="006B4917"/>
    <w:rsid w:val="006B49B2"/>
    <w:rsid w:val="006B4E80"/>
    <w:rsid w:val="006B70D2"/>
    <w:rsid w:val="006B75CE"/>
    <w:rsid w:val="006C0432"/>
    <w:rsid w:val="006C129E"/>
    <w:rsid w:val="006C185A"/>
    <w:rsid w:val="006C2712"/>
    <w:rsid w:val="006C28CF"/>
    <w:rsid w:val="006C2C92"/>
    <w:rsid w:val="006C2EA9"/>
    <w:rsid w:val="006C3AB4"/>
    <w:rsid w:val="006C44FD"/>
    <w:rsid w:val="006C4C02"/>
    <w:rsid w:val="006C679A"/>
    <w:rsid w:val="006C75E9"/>
    <w:rsid w:val="006C776D"/>
    <w:rsid w:val="006C7DFB"/>
    <w:rsid w:val="006D03F0"/>
    <w:rsid w:val="006D0754"/>
    <w:rsid w:val="006D093A"/>
    <w:rsid w:val="006D14D2"/>
    <w:rsid w:val="006D43B6"/>
    <w:rsid w:val="006D49D0"/>
    <w:rsid w:val="006D4D70"/>
    <w:rsid w:val="006D6BF1"/>
    <w:rsid w:val="006D7478"/>
    <w:rsid w:val="006D7AFE"/>
    <w:rsid w:val="006D7DE7"/>
    <w:rsid w:val="006E0E47"/>
    <w:rsid w:val="006E0FF2"/>
    <w:rsid w:val="006E16DC"/>
    <w:rsid w:val="006E1B29"/>
    <w:rsid w:val="006E2686"/>
    <w:rsid w:val="006E4044"/>
    <w:rsid w:val="006E573A"/>
    <w:rsid w:val="006E76A1"/>
    <w:rsid w:val="006F0BAF"/>
    <w:rsid w:val="006F14EF"/>
    <w:rsid w:val="006F19B2"/>
    <w:rsid w:val="006F216A"/>
    <w:rsid w:val="006F28DA"/>
    <w:rsid w:val="006F3C7E"/>
    <w:rsid w:val="006F3CC9"/>
    <w:rsid w:val="006F474A"/>
    <w:rsid w:val="006F47A4"/>
    <w:rsid w:val="006F522D"/>
    <w:rsid w:val="006F59DE"/>
    <w:rsid w:val="006F59F9"/>
    <w:rsid w:val="006F6528"/>
    <w:rsid w:val="006F6554"/>
    <w:rsid w:val="006F6EB7"/>
    <w:rsid w:val="006F7246"/>
    <w:rsid w:val="006F7643"/>
    <w:rsid w:val="006F7928"/>
    <w:rsid w:val="006F7BA1"/>
    <w:rsid w:val="0070042A"/>
    <w:rsid w:val="0070049A"/>
    <w:rsid w:val="0070056A"/>
    <w:rsid w:val="007007F7"/>
    <w:rsid w:val="007008D3"/>
    <w:rsid w:val="00700956"/>
    <w:rsid w:val="00700AE1"/>
    <w:rsid w:val="00700D76"/>
    <w:rsid w:val="00700E4A"/>
    <w:rsid w:val="00701339"/>
    <w:rsid w:val="007019FB"/>
    <w:rsid w:val="0070285A"/>
    <w:rsid w:val="00702C36"/>
    <w:rsid w:val="00702D3A"/>
    <w:rsid w:val="00703190"/>
    <w:rsid w:val="00704657"/>
    <w:rsid w:val="00704D78"/>
    <w:rsid w:val="00704DAA"/>
    <w:rsid w:val="0070504A"/>
    <w:rsid w:val="007052EB"/>
    <w:rsid w:val="007055DC"/>
    <w:rsid w:val="007055E1"/>
    <w:rsid w:val="007061D8"/>
    <w:rsid w:val="007066B8"/>
    <w:rsid w:val="00706A7F"/>
    <w:rsid w:val="007075C6"/>
    <w:rsid w:val="00707A7A"/>
    <w:rsid w:val="007106C3"/>
    <w:rsid w:val="00711683"/>
    <w:rsid w:val="007125FD"/>
    <w:rsid w:val="007126AD"/>
    <w:rsid w:val="00712977"/>
    <w:rsid w:val="00712A92"/>
    <w:rsid w:val="00712B19"/>
    <w:rsid w:val="007132D1"/>
    <w:rsid w:val="00714CC6"/>
    <w:rsid w:val="00715BAC"/>
    <w:rsid w:val="00715C9C"/>
    <w:rsid w:val="00716489"/>
    <w:rsid w:val="00716598"/>
    <w:rsid w:val="007173C0"/>
    <w:rsid w:val="007179E1"/>
    <w:rsid w:val="007208C3"/>
    <w:rsid w:val="0072150E"/>
    <w:rsid w:val="007219E8"/>
    <w:rsid w:val="00721BDD"/>
    <w:rsid w:val="00722BAC"/>
    <w:rsid w:val="0072356A"/>
    <w:rsid w:val="00723619"/>
    <w:rsid w:val="00724668"/>
    <w:rsid w:val="00725432"/>
    <w:rsid w:val="00726B22"/>
    <w:rsid w:val="007270C4"/>
    <w:rsid w:val="00730937"/>
    <w:rsid w:val="007319BF"/>
    <w:rsid w:val="00731D09"/>
    <w:rsid w:val="00732219"/>
    <w:rsid w:val="00732398"/>
    <w:rsid w:val="00732AD1"/>
    <w:rsid w:val="00733A43"/>
    <w:rsid w:val="0073415C"/>
    <w:rsid w:val="00734476"/>
    <w:rsid w:val="00734CDE"/>
    <w:rsid w:val="00734EE3"/>
    <w:rsid w:val="00735D58"/>
    <w:rsid w:val="0073714D"/>
    <w:rsid w:val="0073732B"/>
    <w:rsid w:val="00737400"/>
    <w:rsid w:val="00742127"/>
    <w:rsid w:val="00742471"/>
    <w:rsid w:val="007426E3"/>
    <w:rsid w:val="0074276F"/>
    <w:rsid w:val="00744B6B"/>
    <w:rsid w:val="00744B94"/>
    <w:rsid w:val="0074531A"/>
    <w:rsid w:val="007454E0"/>
    <w:rsid w:val="007456F8"/>
    <w:rsid w:val="00745FED"/>
    <w:rsid w:val="007462AA"/>
    <w:rsid w:val="00746553"/>
    <w:rsid w:val="00746BCA"/>
    <w:rsid w:val="007474A0"/>
    <w:rsid w:val="007476E2"/>
    <w:rsid w:val="00747F4B"/>
    <w:rsid w:val="00750369"/>
    <w:rsid w:val="00750706"/>
    <w:rsid w:val="007516F3"/>
    <w:rsid w:val="00752269"/>
    <w:rsid w:val="0075475C"/>
    <w:rsid w:val="00756764"/>
    <w:rsid w:val="00756E4B"/>
    <w:rsid w:val="00756FE8"/>
    <w:rsid w:val="00757089"/>
    <w:rsid w:val="00760AFD"/>
    <w:rsid w:val="00760B2C"/>
    <w:rsid w:val="0076164F"/>
    <w:rsid w:val="00762206"/>
    <w:rsid w:val="00762A12"/>
    <w:rsid w:val="0076345E"/>
    <w:rsid w:val="00763BEF"/>
    <w:rsid w:val="007640C0"/>
    <w:rsid w:val="00764950"/>
    <w:rsid w:val="00764D9C"/>
    <w:rsid w:val="0076525F"/>
    <w:rsid w:val="0076595A"/>
    <w:rsid w:val="007659DD"/>
    <w:rsid w:val="00765AD4"/>
    <w:rsid w:val="00765EF7"/>
    <w:rsid w:val="007660D2"/>
    <w:rsid w:val="007678EB"/>
    <w:rsid w:val="00767A91"/>
    <w:rsid w:val="00770032"/>
    <w:rsid w:val="00771BAF"/>
    <w:rsid w:val="00772538"/>
    <w:rsid w:val="00772B98"/>
    <w:rsid w:val="007742A3"/>
    <w:rsid w:val="00775053"/>
    <w:rsid w:val="00775ADD"/>
    <w:rsid w:val="00775CC9"/>
    <w:rsid w:val="00776913"/>
    <w:rsid w:val="00776F61"/>
    <w:rsid w:val="00777666"/>
    <w:rsid w:val="007806F5"/>
    <w:rsid w:val="00781A65"/>
    <w:rsid w:val="00781AD4"/>
    <w:rsid w:val="00781E1E"/>
    <w:rsid w:val="0078233C"/>
    <w:rsid w:val="00782620"/>
    <w:rsid w:val="0078373B"/>
    <w:rsid w:val="00783B0C"/>
    <w:rsid w:val="0078426A"/>
    <w:rsid w:val="00784E21"/>
    <w:rsid w:val="007852AF"/>
    <w:rsid w:val="007854DD"/>
    <w:rsid w:val="00785560"/>
    <w:rsid w:val="00785868"/>
    <w:rsid w:val="00786E88"/>
    <w:rsid w:val="00786FB3"/>
    <w:rsid w:val="00787A08"/>
    <w:rsid w:val="00787E3D"/>
    <w:rsid w:val="00787EE3"/>
    <w:rsid w:val="00790550"/>
    <w:rsid w:val="007909DA"/>
    <w:rsid w:val="007909E6"/>
    <w:rsid w:val="00791057"/>
    <w:rsid w:val="00791C2F"/>
    <w:rsid w:val="0079253B"/>
    <w:rsid w:val="00792A98"/>
    <w:rsid w:val="00792C23"/>
    <w:rsid w:val="00792C2A"/>
    <w:rsid w:val="00793BA7"/>
    <w:rsid w:val="00793F12"/>
    <w:rsid w:val="00795960"/>
    <w:rsid w:val="0079728F"/>
    <w:rsid w:val="007A04AE"/>
    <w:rsid w:val="007A0DFF"/>
    <w:rsid w:val="007A13AE"/>
    <w:rsid w:val="007A1611"/>
    <w:rsid w:val="007A170F"/>
    <w:rsid w:val="007A44AA"/>
    <w:rsid w:val="007A472F"/>
    <w:rsid w:val="007A5053"/>
    <w:rsid w:val="007A5822"/>
    <w:rsid w:val="007A712E"/>
    <w:rsid w:val="007B11EA"/>
    <w:rsid w:val="007B360F"/>
    <w:rsid w:val="007B362A"/>
    <w:rsid w:val="007B4210"/>
    <w:rsid w:val="007B451B"/>
    <w:rsid w:val="007B4C4E"/>
    <w:rsid w:val="007B517B"/>
    <w:rsid w:val="007B6B07"/>
    <w:rsid w:val="007B711C"/>
    <w:rsid w:val="007C00E9"/>
    <w:rsid w:val="007C0F2F"/>
    <w:rsid w:val="007C237C"/>
    <w:rsid w:val="007C3021"/>
    <w:rsid w:val="007C3968"/>
    <w:rsid w:val="007C5693"/>
    <w:rsid w:val="007C5DF6"/>
    <w:rsid w:val="007C5EA3"/>
    <w:rsid w:val="007C60AE"/>
    <w:rsid w:val="007C6AFB"/>
    <w:rsid w:val="007C6F42"/>
    <w:rsid w:val="007C733F"/>
    <w:rsid w:val="007C79AE"/>
    <w:rsid w:val="007C7C1F"/>
    <w:rsid w:val="007D0A6F"/>
    <w:rsid w:val="007D1438"/>
    <w:rsid w:val="007D22CC"/>
    <w:rsid w:val="007D2C7D"/>
    <w:rsid w:val="007D2EBF"/>
    <w:rsid w:val="007D359B"/>
    <w:rsid w:val="007D35E7"/>
    <w:rsid w:val="007D3878"/>
    <w:rsid w:val="007D5F11"/>
    <w:rsid w:val="007D6CE0"/>
    <w:rsid w:val="007D7793"/>
    <w:rsid w:val="007E0325"/>
    <w:rsid w:val="007E0EA0"/>
    <w:rsid w:val="007E10D9"/>
    <w:rsid w:val="007E2198"/>
    <w:rsid w:val="007E2272"/>
    <w:rsid w:val="007E2313"/>
    <w:rsid w:val="007E25EE"/>
    <w:rsid w:val="007E2D78"/>
    <w:rsid w:val="007E3A59"/>
    <w:rsid w:val="007E3E45"/>
    <w:rsid w:val="007E3F64"/>
    <w:rsid w:val="007E4E89"/>
    <w:rsid w:val="007E5A8F"/>
    <w:rsid w:val="007E5BBE"/>
    <w:rsid w:val="007E5DD2"/>
    <w:rsid w:val="007E6A4B"/>
    <w:rsid w:val="007E7069"/>
    <w:rsid w:val="007E7301"/>
    <w:rsid w:val="007E7AB2"/>
    <w:rsid w:val="007E7FB8"/>
    <w:rsid w:val="007E7FE7"/>
    <w:rsid w:val="007F060A"/>
    <w:rsid w:val="007F093C"/>
    <w:rsid w:val="007F0BD9"/>
    <w:rsid w:val="007F22F4"/>
    <w:rsid w:val="007F2930"/>
    <w:rsid w:val="007F2F6A"/>
    <w:rsid w:val="007F353F"/>
    <w:rsid w:val="007F36AD"/>
    <w:rsid w:val="007F3FC5"/>
    <w:rsid w:val="007F4555"/>
    <w:rsid w:val="007F471D"/>
    <w:rsid w:val="007F5F24"/>
    <w:rsid w:val="007F6316"/>
    <w:rsid w:val="007F661D"/>
    <w:rsid w:val="007F744E"/>
    <w:rsid w:val="007F79BF"/>
    <w:rsid w:val="007F7FD5"/>
    <w:rsid w:val="00800912"/>
    <w:rsid w:val="00801F04"/>
    <w:rsid w:val="00802344"/>
    <w:rsid w:val="0080501E"/>
    <w:rsid w:val="00805921"/>
    <w:rsid w:val="00805DC8"/>
    <w:rsid w:val="00806F55"/>
    <w:rsid w:val="00807B77"/>
    <w:rsid w:val="00807CC3"/>
    <w:rsid w:val="008107E0"/>
    <w:rsid w:val="00810E37"/>
    <w:rsid w:val="00811276"/>
    <w:rsid w:val="008124AF"/>
    <w:rsid w:val="008134AC"/>
    <w:rsid w:val="0081355B"/>
    <w:rsid w:val="00813A9E"/>
    <w:rsid w:val="00814357"/>
    <w:rsid w:val="008145FD"/>
    <w:rsid w:val="00814BAC"/>
    <w:rsid w:val="00814DB9"/>
    <w:rsid w:val="00815118"/>
    <w:rsid w:val="008155CE"/>
    <w:rsid w:val="00815739"/>
    <w:rsid w:val="00815DB3"/>
    <w:rsid w:val="00816444"/>
    <w:rsid w:val="008166A6"/>
    <w:rsid w:val="008210F1"/>
    <w:rsid w:val="00821F87"/>
    <w:rsid w:val="008227B3"/>
    <w:rsid w:val="008235E5"/>
    <w:rsid w:val="00823D31"/>
    <w:rsid w:val="00824D58"/>
    <w:rsid w:val="008257F4"/>
    <w:rsid w:val="00825942"/>
    <w:rsid w:val="008261A4"/>
    <w:rsid w:val="008262E3"/>
    <w:rsid w:val="00826A80"/>
    <w:rsid w:val="00826D32"/>
    <w:rsid w:val="00827E7E"/>
    <w:rsid w:val="00831495"/>
    <w:rsid w:val="008317F3"/>
    <w:rsid w:val="00831B35"/>
    <w:rsid w:val="008342DD"/>
    <w:rsid w:val="00834B92"/>
    <w:rsid w:val="00834E2A"/>
    <w:rsid w:val="00835782"/>
    <w:rsid w:val="00835819"/>
    <w:rsid w:val="00836148"/>
    <w:rsid w:val="00836237"/>
    <w:rsid w:val="008367CE"/>
    <w:rsid w:val="008377BA"/>
    <w:rsid w:val="00840B9F"/>
    <w:rsid w:val="008420F4"/>
    <w:rsid w:val="00842D01"/>
    <w:rsid w:val="00844680"/>
    <w:rsid w:val="00845A2A"/>
    <w:rsid w:val="00845CFB"/>
    <w:rsid w:val="008461F7"/>
    <w:rsid w:val="00846A9C"/>
    <w:rsid w:val="008470FA"/>
    <w:rsid w:val="0084734F"/>
    <w:rsid w:val="00850612"/>
    <w:rsid w:val="00850D78"/>
    <w:rsid w:val="008514C3"/>
    <w:rsid w:val="008520AE"/>
    <w:rsid w:val="00852B01"/>
    <w:rsid w:val="00853852"/>
    <w:rsid w:val="00853C20"/>
    <w:rsid w:val="0085456F"/>
    <w:rsid w:val="008545E6"/>
    <w:rsid w:val="00855447"/>
    <w:rsid w:val="008563D1"/>
    <w:rsid w:val="0085667C"/>
    <w:rsid w:val="00856907"/>
    <w:rsid w:val="008578EE"/>
    <w:rsid w:val="0086037D"/>
    <w:rsid w:val="008603A8"/>
    <w:rsid w:val="008605D9"/>
    <w:rsid w:val="008606A4"/>
    <w:rsid w:val="00860793"/>
    <w:rsid w:val="00860E2E"/>
    <w:rsid w:val="00861B23"/>
    <w:rsid w:val="008625E6"/>
    <w:rsid w:val="008627FB"/>
    <w:rsid w:val="008634C8"/>
    <w:rsid w:val="00863B61"/>
    <w:rsid w:val="008656F4"/>
    <w:rsid w:val="008661D6"/>
    <w:rsid w:val="00870ED3"/>
    <w:rsid w:val="008717C4"/>
    <w:rsid w:val="00872581"/>
    <w:rsid w:val="008737A6"/>
    <w:rsid w:val="0087385C"/>
    <w:rsid w:val="008738AA"/>
    <w:rsid w:val="00873E6A"/>
    <w:rsid w:val="00874409"/>
    <w:rsid w:val="00874DA2"/>
    <w:rsid w:val="0087594F"/>
    <w:rsid w:val="00876152"/>
    <w:rsid w:val="00876652"/>
    <w:rsid w:val="008766FD"/>
    <w:rsid w:val="00876992"/>
    <w:rsid w:val="008774AD"/>
    <w:rsid w:val="00877578"/>
    <w:rsid w:val="008775C4"/>
    <w:rsid w:val="00877A41"/>
    <w:rsid w:val="008803B6"/>
    <w:rsid w:val="008806FC"/>
    <w:rsid w:val="00882C7A"/>
    <w:rsid w:val="008845FC"/>
    <w:rsid w:val="00884713"/>
    <w:rsid w:val="00885620"/>
    <w:rsid w:val="00885ECD"/>
    <w:rsid w:val="00885F0B"/>
    <w:rsid w:val="008862BA"/>
    <w:rsid w:val="008862FE"/>
    <w:rsid w:val="00886B28"/>
    <w:rsid w:val="00887610"/>
    <w:rsid w:val="008904BF"/>
    <w:rsid w:val="00890B1E"/>
    <w:rsid w:val="00890C65"/>
    <w:rsid w:val="0089104D"/>
    <w:rsid w:val="008917B4"/>
    <w:rsid w:val="008918AC"/>
    <w:rsid w:val="00891917"/>
    <w:rsid w:val="008921C3"/>
    <w:rsid w:val="00892232"/>
    <w:rsid w:val="00893ADF"/>
    <w:rsid w:val="00894325"/>
    <w:rsid w:val="00894FD3"/>
    <w:rsid w:val="00895310"/>
    <w:rsid w:val="00895566"/>
    <w:rsid w:val="008961E1"/>
    <w:rsid w:val="00897078"/>
    <w:rsid w:val="00897C5D"/>
    <w:rsid w:val="008A1315"/>
    <w:rsid w:val="008A1BE3"/>
    <w:rsid w:val="008A1F62"/>
    <w:rsid w:val="008A226E"/>
    <w:rsid w:val="008A269A"/>
    <w:rsid w:val="008A2F53"/>
    <w:rsid w:val="008A30FC"/>
    <w:rsid w:val="008A36F7"/>
    <w:rsid w:val="008A5B26"/>
    <w:rsid w:val="008A6EBE"/>
    <w:rsid w:val="008A7892"/>
    <w:rsid w:val="008B075F"/>
    <w:rsid w:val="008B1544"/>
    <w:rsid w:val="008B22E1"/>
    <w:rsid w:val="008B2623"/>
    <w:rsid w:val="008B40EE"/>
    <w:rsid w:val="008B4D2B"/>
    <w:rsid w:val="008B4DA4"/>
    <w:rsid w:val="008B528B"/>
    <w:rsid w:val="008B60D8"/>
    <w:rsid w:val="008B7067"/>
    <w:rsid w:val="008B7949"/>
    <w:rsid w:val="008C053E"/>
    <w:rsid w:val="008C0DB1"/>
    <w:rsid w:val="008C220F"/>
    <w:rsid w:val="008C22AF"/>
    <w:rsid w:val="008C33EB"/>
    <w:rsid w:val="008C396F"/>
    <w:rsid w:val="008C44D4"/>
    <w:rsid w:val="008C4973"/>
    <w:rsid w:val="008C4A98"/>
    <w:rsid w:val="008C4AB5"/>
    <w:rsid w:val="008C4D94"/>
    <w:rsid w:val="008C5F15"/>
    <w:rsid w:val="008C6503"/>
    <w:rsid w:val="008D0FD6"/>
    <w:rsid w:val="008D16A7"/>
    <w:rsid w:val="008D2ED7"/>
    <w:rsid w:val="008D3E82"/>
    <w:rsid w:val="008D40B1"/>
    <w:rsid w:val="008D41EA"/>
    <w:rsid w:val="008D45C2"/>
    <w:rsid w:val="008D53FA"/>
    <w:rsid w:val="008D5CF3"/>
    <w:rsid w:val="008D67B4"/>
    <w:rsid w:val="008D7302"/>
    <w:rsid w:val="008D7CDE"/>
    <w:rsid w:val="008E00C6"/>
    <w:rsid w:val="008E08FB"/>
    <w:rsid w:val="008E0D00"/>
    <w:rsid w:val="008E1B9F"/>
    <w:rsid w:val="008E237B"/>
    <w:rsid w:val="008E2445"/>
    <w:rsid w:val="008E2CAA"/>
    <w:rsid w:val="008E3227"/>
    <w:rsid w:val="008E340B"/>
    <w:rsid w:val="008E4A72"/>
    <w:rsid w:val="008E4C04"/>
    <w:rsid w:val="008E502E"/>
    <w:rsid w:val="008E54EC"/>
    <w:rsid w:val="008E56E5"/>
    <w:rsid w:val="008E66F4"/>
    <w:rsid w:val="008E6C2B"/>
    <w:rsid w:val="008E7026"/>
    <w:rsid w:val="008F0361"/>
    <w:rsid w:val="008F1398"/>
    <w:rsid w:val="008F28F0"/>
    <w:rsid w:val="008F344B"/>
    <w:rsid w:val="008F3457"/>
    <w:rsid w:val="008F34CA"/>
    <w:rsid w:val="008F3525"/>
    <w:rsid w:val="008F3793"/>
    <w:rsid w:val="008F3A69"/>
    <w:rsid w:val="008F463B"/>
    <w:rsid w:val="008F464C"/>
    <w:rsid w:val="008F510C"/>
    <w:rsid w:val="008F591B"/>
    <w:rsid w:val="008F646D"/>
    <w:rsid w:val="008F7725"/>
    <w:rsid w:val="008F7E1F"/>
    <w:rsid w:val="0090045F"/>
    <w:rsid w:val="00902140"/>
    <w:rsid w:val="00902C46"/>
    <w:rsid w:val="00902CA2"/>
    <w:rsid w:val="0090343F"/>
    <w:rsid w:val="00904063"/>
    <w:rsid w:val="00904BE2"/>
    <w:rsid w:val="009055DE"/>
    <w:rsid w:val="00905C33"/>
    <w:rsid w:val="0090706D"/>
    <w:rsid w:val="009071CF"/>
    <w:rsid w:val="00907285"/>
    <w:rsid w:val="00907352"/>
    <w:rsid w:val="009106F5"/>
    <w:rsid w:val="0091080F"/>
    <w:rsid w:val="00910B21"/>
    <w:rsid w:val="00910DE6"/>
    <w:rsid w:val="00912F2F"/>
    <w:rsid w:val="009130C8"/>
    <w:rsid w:val="009146C1"/>
    <w:rsid w:val="00916661"/>
    <w:rsid w:val="0092128C"/>
    <w:rsid w:val="00921722"/>
    <w:rsid w:val="00921928"/>
    <w:rsid w:val="00922FBC"/>
    <w:rsid w:val="009230CD"/>
    <w:rsid w:val="009233B2"/>
    <w:rsid w:val="00923998"/>
    <w:rsid w:val="00924324"/>
    <w:rsid w:val="0092442C"/>
    <w:rsid w:val="00924930"/>
    <w:rsid w:val="009250CA"/>
    <w:rsid w:val="00925C2F"/>
    <w:rsid w:val="00926310"/>
    <w:rsid w:val="00926607"/>
    <w:rsid w:val="00926742"/>
    <w:rsid w:val="00926C2E"/>
    <w:rsid w:val="009275FB"/>
    <w:rsid w:val="00927EC9"/>
    <w:rsid w:val="009301EE"/>
    <w:rsid w:val="009307B8"/>
    <w:rsid w:val="00930DCB"/>
    <w:rsid w:val="009314FF"/>
    <w:rsid w:val="00932923"/>
    <w:rsid w:val="00932AC8"/>
    <w:rsid w:val="00933E07"/>
    <w:rsid w:val="00934CBE"/>
    <w:rsid w:val="0093563C"/>
    <w:rsid w:val="0093608E"/>
    <w:rsid w:val="009361E8"/>
    <w:rsid w:val="009366A2"/>
    <w:rsid w:val="00936707"/>
    <w:rsid w:val="00936AB1"/>
    <w:rsid w:val="00937F31"/>
    <w:rsid w:val="00941D1A"/>
    <w:rsid w:val="00943637"/>
    <w:rsid w:val="00943678"/>
    <w:rsid w:val="00943A92"/>
    <w:rsid w:val="00945091"/>
    <w:rsid w:val="0094785F"/>
    <w:rsid w:val="009504E4"/>
    <w:rsid w:val="00951D50"/>
    <w:rsid w:val="0095385C"/>
    <w:rsid w:val="009544C1"/>
    <w:rsid w:val="00956567"/>
    <w:rsid w:val="009573C4"/>
    <w:rsid w:val="00957A09"/>
    <w:rsid w:val="00957EA8"/>
    <w:rsid w:val="00960F9F"/>
    <w:rsid w:val="00961861"/>
    <w:rsid w:val="00962B05"/>
    <w:rsid w:val="00963B3E"/>
    <w:rsid w:val="00963C14"/>
    <w:rsid w:val="00964854"/>
    <w:rsid w:val="0096591D"/>
    <w:rsid w:val="00965D6F"/>
    <w:rsid w:val="00965FF3"/>
    <w:rsid w:val="00966A78"/>
    <w:rsid w:val="0096752E"/>
    <w:rsid w:val="00967721"/>
    <w:rsid w:val="00967AEC"/>
    <w:rsid w:val="00967BB1"/>
    <w:rsid w:val="0097090B"/>
    <w:rsid w:val="00970976"/>
    <w:rsid w:val="00970E84"/>
    <w:rsid w:val="0097150B"/>
    <w:rsid w:val="00971CF9"/>
    <w:rsid w:val="00972363"/>
    <w:rsid w:val="0097276E"/>
    <w:rsid w:val="00973623"/>
    <w:rsid w:val="0097455A"/>
    <w:rsid w:val="00974975"/>
    <w:rsid w:val="00974E80"/>
    <w:rsid w:val="00974FA8"/>
    <w:rsid w:val="009750F2"/>
    <w:rsid w:val="00975660"/>
    <w:rsid w:val="00975A45"/>
    <w:rsid w:val="00976252"/>
    <w:rsid w:val="009767A5"/>
    <w:rsid w:val="00976FB4"/>
    <w:rsid w:val="009778F6"/>
    <w:rsid w:val="00980453"/>
    <w:rsid w:val="009808BF"/>
    <w:rsid w:val="00980F85"/>
    <w:rsid w:val="009817BD"/>
    <w:rsid w:val="00981C1B"/>
    <w:rsid w:val="00982B5A"/>
    <w:rsid w:val="00983F8B"/>
    <w:rsid w:val="00984BB9"/>
    <w:rsid w:val="00984E96"/>
    <w:rsid w:val="00985B66"/>
    <w:rsid w:val="009869D7"/>
    <w:rsid w:val="00986CB5"/>
    <w:rsid w:val="00986E2B"/>
    <w:rsid w:val="00986F24"/>
    <w:rsid w:val="00987020"/>
    <w:rsid w:val="009870DA"/>
    <w:rsid w:val="00990508"/>
    <w:rsid w:val="00993D24"/>
    <w:rsid w:val="00993F5D"/>
    <w:rsid w:val="00994667"/>
    <w:rsid w:val="00994FB0"/>
    <w:rsid w:val="009967C5"/>
    <w:rsid w:val="00996E4E"/>
    <w:rsid w:val="00997344"/>
    <w:rsid w:val="009975F8"/>
    <w:rsid w:val="009978CF"/>
    <w:rsid w:val="00997980"/>
    <w:rsid w:val="009A020A"/>
    <w:rsid w:val="009A08F8"/>
    <w:rsid w:val="009A0FD2"/>
    <w:rsid w:val="009A1058"/>
    <w:rsid w:val="009A2378"/>
    <w:rsid w:val="009A3B45"/>
    <w:rsid w:val="009A403C"/>
    <w:rsid w:val="009A5A41"/>
    <w:rsid w:val="009A6982"/>
    <w:rsid w:val="009A72DA"/>
    <w:rsid w:val="009B0997"/>
    <w:rsid w:val="009B147B"/>
    <w:rsid w:val="009B1683"/>
    <w:rsid w:val="009B1D38"/>
    <w:rsid w:val="009B22FE"/>
    <w:rsid w:val="009B287B"/>
    <w:rsid w:val="009B2A1D"/>
    <w:rsid w:val="009B366E"/>
    <w:rsid w:val="009B46C0"/>
    <w:rsid w:val="009B516F"/>
    <w:rsid w:val="009B5A75"/>
    <w:rsid w:val="009B6415"/>
    <w:rsid w:val="009B656E"/>
    <w:rsid w:val="009B6800"/>
    <w:rsid w:val="009B7E21"/>
    <w:rsid w:val="009C0B5A"/>
    <w:rsid w:val="009C0CAC"/>
    <w:rsid w:val="009C32F2"/>
    <w:rsid w:val="009C3A97"/>
    <w:rsid w:val="009C3B45"/>
    <w:rsid w:val="009C4DC3"/>
    <w:rsid w:val="009C53BF"/>
    <w:rsid w:val="009C5C4C"/>
    <w:rsid w:val="009C6715"/>
    <w:rsid w:val="009C68E6"/>
    <w:rsid w:val="009D2469"/>
    <w:rsid w:val="009D3714"/>
    <w:rsid w:val="009D3A47"/>
    <w:rsid w:val="009D459D"/>
    <w:rsid w:val="009D476B"/>
    <w:rsid w:val="009D4F8C"/>
    <w:rsid w:val="009D5216"/>
    <w:rsid w:val="009D5DF6"/>
    <w:rsid w:val="009D608C"/>
    <w:rsid w:val="009D65D0"/>
    <w:rsid w:val="009D7083"/>
    <w:rsid w:val="009D7D14"/>
    <w:rsid w:val="009E05BA"/>
    <w:rsid w:val="009E0875"/>
    <w:rsid w:val="009E0BEA"/>
    <w:rsid w:val="009E1ADB"/>
    <w:rsid w:val="009E2194"/>
    <w:rsid w:val="009E2C8A"/>
    <w:rsid w:val="009E3F50"/>
    <w:rsid w:val="009E4260"/>
    <w:rsid w:val="009E4945"/>
    <w:rsid w:val="009E60BB"/>
    <w:rsid w:val="009E6196"/>
    <w:rsid w:val="009E7823"/>
    <w:rsid w:val="009E7A09"/>
    <w:rsid w:val="009E7A40"/>
    <w:rsid w:val="009E7ACA"/>
    <w:rsid w:val="009E7B6F"/>
    <w:rsid w:val="009F0638"/>
    <w:rsid w:val="009F1471"/>
    <w:rsid w:val="009F2A2C"/>
    <w:rsid w:val="009F3375"/>
    <w:rsid w:val="009F5025"/>
    <w:rsid w:val="009F5555"/>
    <w:rsid w:val="009F68C9"/>
    <w:rsid w:val="009F6ACF"/>
    <w:rsid w:val="009F6F11"/>
    <w:rsid w:val="009F7111"/>
    <w:rsid w:val="009F75B8"/>
    <w:rsid w:val="009F7A4B"/>
    <w:rsid w:val="009F7F9D"/>
    <w:rsid w:val="00A001BC"/>
    <w:rsid w:val="00A004A2"/>
    <w:rsid w:val="00A01185"/>
    <w:rsid w:val="00A0149B"/>
    <w:rsid w:val="00A022C0"/>
    <w:rsid w:val="00A024FE"/>
    <w:rsid w:val="00A03A86"/>
    <w:rsid w:val="00A043D4"/>
    <w:rsid w:val="00A05EA3"/>
    <w:rsid w:val="00A05EE7"/>
    <w:rsid w:val="00A065BC"/>
    <w:rsid w:val="00A070CA"/>
    <w:rsid w:val="00A07900"/>
    <w:rsid w:val="00A07CAD"/>
    <w:rsid w:val="00A10333"/>
    <w:rsid w:val="00A10D9E"/>
    <w:rsid w:val="00A113D0"/>
    <w:rsid w:val="00A12374"/>
    <w:rsid w:val="00A12610"/>
    <w:rsid w:val="00A129DD"/>
    <w:rsid w:val="00A1323F"/>
    <w:rsid w:val="00A1333B"/>
    <w:rsid w:val="00A1404B"/>
    <w:rsid w:val="00A1405C"/>
    <w:rsid w:val="00A141AD"/>
    <w:rsid w:val="00A147E9"/>
    <w:rsid w:val="00A148C5"/>
    <w:rsid w:val="00A159E5"/>
    <w:rsid w:val="00A15AA3"/>
    <w:rsid w:val="00A15B99"/>
    <w:rsid w:val="00A15C0C"/>
    <w:rsid w:val="00A15CBC"/>
    <w:rsid w:val="00A1640E"/>
    <w:rsid w:val="00A17CF9"/>
    <w:rsid w:val="00A17FB0"/>
    <w:rsid w:val="00A200AF"/>
    <w:rsid w:val="00A20444"/>
    <w:rsid w:val="00A20592"/>
    <w:rsid w:val="00A215D1"/>
    <w:rsid w:val="00A21C9F"/>
    <w:rsid w:val="00A23B4D"/>
    <w:rsid w:val="00A241D0"/>
    <w:rsid w:val="00A245CC"/>
    <w:rsid w:val="00A24B10"/>
    <w:rsid w:val="00A25C82"/>
    <w:rsid w:val="00A262C1"/>
    <w:rsid w:val="00A267FD"/>
    <w:rsid w:val="00A27105"/>
    <w:rsid w:val="00A27C7F"/>
    <w:rsid w:val="00A30361"/>
    <w:rsid w:val="00A3046A"/>
    <w:rsid w:val="00A328FD"/>
    <w:rsid w:val="00A32BC0"/>
    <w:rsid w:val="00A332D4"/>
    <w:rsid w:val="00A33E5E"/>
    <w:rsid w:val="00A34FB1"/>
    <w:rsid w:val="00A3532E"/>
    <w:rsid w:val="00A3560F"/>
    <w:rsid w:val="00A35C99"/>
    <w:rsid w:val="00A362EA"/>
    <w:rsid w:val="00A37CC4"/>
    <w:rsid w:val="00A40027"/>
    <w:rsid w:val="00A4062B"/>
    <w:rsid w:val="00A406CB"/>
    <w:rsid w:val="00A40856"/>
    <w:rsid w:val="00A40888"/>
    <w:rsid w:val="00A40B67"/>
    <w:rsid w:val="00A412DF"/>
    <w:rsid w:val="00A41765"/>
    <w:rsid w:val="00A419A6"/>
    <w:rsid w:val="00A421CD"/>
    <w:rsid w:val="00A42C77"/>
    <w:rsid w:val="00A42F6A"/>
    <w:rsid w:val="00A43742"/>
    <w:rsid w:val="00A44001"/>
    <w:rsid w:val="00A4586A"/>
    <w:rsid w:val="00A460AA"/>
    <w:rsid w:val="00A47BBC"/>
    <w:rsid w:val="00A50875"/>
    <w:rsid w:val="00A50B13"/>
    <w:rsid w:val="00A52D89"/>
    <w:rsid w:val="00A53404"/>
    <w:rsid w:val="00A556EA"/>
    <w:rsid w:val="00A55F74"/>
    <w:rsid w:val="00A560F6"/>
    <w:rsid w:val="00A56AC1"/>
    <w:rsid w:val="00A56C72"/>
    <w:rsid w:val="00A573ED"/>
    <w:rsid w:val="00A57B9F"/>
    <w:rsid w:val="00A600EE"/>
    <w:rsid w:val="00A602E7"/>
    <w:rsid w:val="00A607BF"/>
    <w:rsid w:val="00A6270B"/>
    <w:rsid w:val="00A62FCD"/>
    <w:rsid w:val="00A63CA7"/>
    <w:rsid w:val="00A640A5"/>
    <w:rsid w:val="00A642A8"/>
    <w:rsid w:val="00A64427"/>
    <w:rsid w:val="00A64613"/>
    <w:rsid w:val="00A650B3"/>
    <w:rsid w:val="00A65510"/>
    <w:rsid w:val="00A6665F"/>
    <w:rsid w:val="00A668E3"/>
    <w:rsid w:val="00A66999"/>
    <w:rsid w:val="00A673C3"/>
    <w:rsid w:val="00A6742D"/>
    <w:rsid w:val="00A70EDB"/>
    <w:rsid w:val="00A71482"/>
    <w:rsid w:val="00A72A22"/>
    <w:rsid w:val="00A72DA4"/>
    <w:rsid w:val="00A73900"/>
    <w:rsid w:val="00A73C32"/>
    <w:rsid w:val="00A747D1"/>
    <w:rsid w:val="00A75562"/>
    <w:rsid w:val="00A75EAD"/>
    <w:rsid w:val="00A76EC1"/>
    <w:rsid w:val="00A77332"/>
    <w:rsid w:val="00A77AC8"/>
    <w:rsid w:val="00A81701"/>
    <w:rsid w:val="00A817CF"/>
    <w:rsid w:val="00A83294"/>
    <w:rsid w:val="00A8369D"/>
    <w:rsid w:val="00A840D3"/>
    <w:rsid w:val="00A843F0"/>
    <w:rsid w:val="00A859B7"/>
    <w:rsid w:val="00A86D41"/>
    <w:rsid w:val="00A8781D"/>
    <w:rsid w:val="00A9021C"/>
    <w:rsid w:val="00A9038E"/>
    <w:rsid w:val="00A90C2E"/>
    <w:rsid w:val="00A91075"/>
    <w:rsid w:val="00A9134C"/>
    <w:rsid w:val="00A91491"/>
    <w:rsid w:val="00A91B01"/>
    <w:rsid w:val="00A91C33"/>
    <w:rsid w:val="00A93133"/>
    <w:rsid w:val="00A93FF5"/>
    <w:rsid w:val="00A9441B"/>
    <w:rsid w:val="00A9477E"/>
    <w:rsid w:val="00A94A01"/>
    <w:rsid w:val="00A97362"/>
    <w:rsid w:val="00A978C2"/>
    <w:rsid w:val="00AA0F02"/>
    <w:rsid w:val="00AA2718"/>
    <w:rsid w:val="00AA35B3"/>
    <w:rsid w:val="00AA3803"/>
    <w:rsid w:val="00AA40FB"/>
    <w:rsid w:val="00AA42D7"/>
    <w:rsid w:val="00AA44FC"/>
    <w:rsid w:val="00AA46E1"/>
    <w:rsid w:val="00AA5CBD"/>
    <w:rsid w:val="00AA5EAA"/>
    <w:rsid w:val="00AA612C"/>
    <w:rsid w:val="00AA7104"/>
    <w:rsid w:val="00AB2B43"/>
    <w:rsid w:val="00AB2D28"/>
    <w:rsid w:val="00AB31A0"/>
    <w:rsid w:val="00AB3B57"/>
    <w:rsid w:val="00AB4153"/>
    <w:rsid w:val="00AB4BC8"/>
    <w:rsid w:val="00AB600E"/>
    <w:rsid w:val="00AB604F"/>
    <w:rsid w:val="00AB7233"/>
    <w:rsid w:val="00AB754D"/>
    <w:rsid w:val="00AB7C9B"/>
    <w:rsid w:val="00AB7E58"/>
    <w:rsid w:val="00AC0158"/>
    <w:rsid w:val="00AC0C49"/>
    <w:rsid w:val="00AC1099"/>
    <w:rsid w:val="00AC112A"/>
    <w:rsid w:val="00AC217F"/>
    <w:rsid w:val="00AC2AEE"/>
    <w:rsid w:val="00AC32E5"/>
    <w:rsid w:val="00AC48A9"/>
    <w:rsid w:val="00AC5EA7"/>
    <w:rsid w:val="00AC5F03"/>
    <w:rsid w:val="00AC6116"/>
    <w:rsid w:val="00AC6A3C"/>
    <w:rsid w:val="00AC7739"/>
    <w:rsid w:val="00AC77D9"/>
    <w:rsid w:val="00AC7EFD"/>
    <w:rsid w:val="00AD04E5"/>
    <w:rsid w:val="00AD05D9"/>
    <w:rsid w:val="00AD0932"/>
    <w:rsid w:val="00AD09B9"/>
    <w:rsid w:val="00AD1AD1"/>
    <w:rsid w:val="00AD251E"/>
    <w:rsid w:val="00AD253D"/>
    <w:rsid w:val="00AD2977"/>
    <w:rsid w:val="00AD2B96"/>
    <w:rsid w:val="00AD2FAB"/>
    <w:rsid w:val="00AD3A67"/>
    <w:rsid w:val="00AD47BD"/>
    <w:rsid w:val="00AD6972"/>
    <w:rsid w:val="00AD78AD"/>
    <w:rsid w:val="00AD79BB"/>
    <w:rsid w:val="00AD7AA3"/>
    <w:rsid w:val="00AD7D6B"/>
    <w:rsid w:val="00AD7F02"/>
    <w:rsid w:val="00AE0E23"/>
    <w:rsid w:val="00AE13D3"/>
    <w:rsid w:val="00AE1A27"/>
    <w:rsid w:val="00AE2293"/>
    <w:rsid w:val="00AE3380"/>
    <w:rsid w:val="00AE39D6"/>
    <w:rsid w:val="00AE39FA"/>
    <w:rsid w:val="00AE47BB"/>
    <w:rsid w:val="00AE5031"/>
    <w:rsid w:val="00AE607A"/>
    <w:rsid w:val="00AF008C"/>
    <w:rsid w:val="00AF03EC"/>
    <w:rsid w:val="00AF1029"/>
    <w:rsid w:val="00AF1D55"/>
    <w:rsid w:val="00AF1E04"/>
    <w:rsid w:val="00AF2D0E"/>
    <w:rsid w:val="00AF2E47"/>
    <w:rsid w:val="00AF2FDD"/>
    <w:rsid w:val="00AF2FE5"/>
    <w:rsid w:val="00AF3851"/>
    <w:rsid w:val="00AF44ED"/>
    <w:rsid w:val="00AF50CF"/>
    <w:rsid w:val="00AF5567"/>
    <w:rsid w:val="00AF68AA"/>
    <w:rsid w:val="00AF75C5"/>
    <w:rsid w:val="00AF7D49"/>
    <w:rsid w:val="00AF7E48"/>
    <w:rsid w:val="00B0071C"/>
    <w:rsid w:val="00B00F27"/>
    <w:rsid w:val="00B01654"/>
    <w:rsid w:val="00B01D2C"/>
    <w:rsid w:val="00B03C93"/>
    <w:rsid w:val="00B0465A"/>
    <w:rsid w:val="00B06074"/>
    <w:rsid w:val="00B0624B"/>
    <w:rsid w:val="00B07317"/>
    <w:rsid w:val="00B074F0"/>
    <w:rsid w:val="00B0785E"/>
    <w:rsid w:val="00B07DFD"/>
    <w:rsid w:val="00B107FA"/>
    <w:rsid w:val="00B1173D"/>
    <w:rsid w:val="00B119CB"/>
    <w:rsid w:val="00B11FB7"/>
    <w:rsid w:val="00B146BB"/>
    <w:rsid w:val="00B1547D"/>
    <w:rsid w:val="00B15484"/>
    <w:rsid w:val="00B16348"/>
    <w:rsid w:val="00B174C3"/>
    <w:rsid w:val="00B200F2"/>
    <w:rsid w:val="00B213C7"/>
    <w:rsid w:val="00B2141F"/>
    <w:rsid w:val="00B22932"/>
    <w:rsid w:val="00B235F6"/>
    <w:rsid w:val="00B2395F"/>
    <w:rsid w:val="00B23A31"/>
    <w:rsid w:val="00B23C79"/>
    <w:rsid w:val="00B23FF9"/>
    <w:rsid w:val="00B255A1"/>
    <w:rsid w:val="00B258E8"/>
    <w:rsid w:val="00B25F1B"/>
    <w:rsid w:val="00B25F8E"/>
    <w:rsid w:val="00B265B7"/>
    <w:rsid w:val="00B26676"/>
    <w:rsid w:val="00B27012"/>
    <w:rsid w:val="00B27B88"/>
    <w:rsid w:val="00B30000"/>
    <w:rsid w:val="00B30D7E"/>
    <w:rsid w:val="00B31048"/>
    <w:rsid w:val="00B3192F"/>
    <w:rsid w:val="00B31BC7"/>
    <w:rsid w:val="00B31C97"/>
    <w:rsid w:val="00B3233E"/>
    <w:rsid w:val="00B32482"/>
    <w:rsid w:val="00B32EDD"/>
    <w:rsid w:val="00B3301E"/>
    <w:rsid w:val="00B333A8"/>
    <w:rsid w:val="00B34E66"/>
    <w:rsid w:val="00B35515"/>
    <w:rsid w:val="00B369DD"/>
    <w:rsid w:val="00B36AB2"/>
    <w:rsid w:val="00B36CCC"/>
    <w:rsid w:val="00B36E81"/>
    <w:rsid w:val="00B37892"/>
    <w:rsid w:val="00B379CE"/>
    <w:rsid w:val="00B37B1F"/>
    <w:rsid w:val="00B37CD7"/>
    <w:rsid w:val="00B37D70"/>
    <w:rsid w:val="00B406B5"/>
    <w:rsid w:val="00B4072D"/>
    <w:rsid w:val="00B40DBB"/>
    <w:rsid w:val="00B40E4E"/>
    <w:rsid w:val="00B41303"/>
    <w:rsid w:val="00B41C9C"/>
    <w:rsid w:val="00B429A5"/>
    <w:rsid w:val="00B43E59"/>
    <w:rsid w:val="00B44AEF"/>
    <w:rsid w:val="00B465A4"/>
    <w:rsid w:val="00B46D0A"/>
    <w:rsid w:val="00B46E71"/>
    <w:rsid w:val="00B476C8"/>
    <w:rsid w:val="00B47C81"/>
    <w:rsid w:val="00B5010E"/>
    <w:rsid w:val="00B50B92"/>
    <w:rsid w:val="00B51647"/>
    <w:rsid w:val="00B523B7"/>
    <w:rsid w:val="00B5250A"/>
    <w:rsid w:val="00B538D1"/>
    <w:rsid w:val="00B53D43"/>
    <w:rsid w:val="00B547D3"/>
    <w:rsid w:val="00B54BB3"/>
    <w:rsid w:val="00B54E05"/>
    <w:rsid w:val="00B552CA"/>
    <w:rsid w:val="00B5569D"/>
    <w:rsid w:val="00B5602F"/>
    <w:rsid w:val="00B564E0"/>
    <w:rsid w:val="00B568FC"/>
    <w:rsid w:val="00B56962"/>
    <w:rsid w:val="00B56FCA"/>
    <w:rsid w:val="00B5707D"/>
    <w:rsid w:val="00B57186"/>
    <w:rsid w:val="00B601B5"/>
    <w:rsid w:val="00B605C2"/>
    <w:rsid w:val="00B607B8"/>
    <w:rsid w:val="00B60812"/>
    <w:rsid w:val="00B61367"/>
    <w:rsid w:val="00B61BA7"/>
    <w:rsid w:val="00B630D7"/>
    <w:rsid w:val="00B64195"/>
    <w:rsid w:val="00B643A2"/>
    <w:rsid w:val="00B64CB4"/>
    <w:rsid w:val="00B658DA"/>
    <w:rsid w:val="00B66A7D"/>
    <w:rsid w:val="00B66E12"/>
    <w:rsid w:val="00B70837"/>
    <w:rsid w:val="00B70D95"/>
    <w:rsid w:val="00B71590"/>
    <w:rsid w:val="00B71D76"/>
    <w:rsid w:val="00B721D9"/>
    <w:rsid w:val="00B72C1E"/>
    <w:rsid w:val="00B72C6B"/>
    <w:rsid w:val="00B732DF"/>
    <w:rsid w:val="00B73B5A"/>
    <w:rsid w:val="00B73BF7"/>
    <w:rsid w:val="00B74020"/>
    <w:rsid w:val="00B74ADB"/>
    <w:rsid w:val="00B74FD1"/>
    <w:rsid w:val="00B7529C"/>
    <w:rsid w:val="00B755FD"/>
    <w:rsid w:val="00B758AA"/>
    <w:rsid w:val="00B75E56"/>
    <w:rsid w:val="00B774D4"/>
    <w:rsid w:val="00B77D52"/>
    <w:rsid w:val="00B77ECA"/>
    <w:rsid w:val="00B80BC0"/>
    <w:rsid w:val="00B816D2"/>
    <w:rsid w:val="00B820F7"/>
    <w:rsid w:val="00B823F6"/>
    <w:rsid w:val="00B8357B"/>
    <w:rsid w:val="00B84FFF"/>
    <w:rsid w:val="00B85EAC"/>
    <w:rsid w:val="00B86615"/>
    <w:rsid w:val="00B86636"/>
    <w:rsid w:val="00B87B4C"/>
    <w:rsid w:val="00B901AC"/>
    <w:rsid w:val="00B90FE4"/>
    <w:rsid w:val="00B91494"/>
    <w:rsid w:val="00B91684"/>
    <w:rsid w:val="00B91CE5"/>
    <w:rsid w:val="00B92287"/>
    <w:rsid w:val="00B929C7"/>
    <w:rsid w:val="00B92E14"/>
    <w:rsid w:val="00B9313C"/>
    <w:rsid w:val="00B93530"/>
    <w:rsid w:val="00B93E2B"/>
    <w:rsid w:val="00B940C6"/>
    <w:rsid w:val="00B95971"/>
    <w:rsid w:val="00B96D5E"/>
    <w:rsid w:val="00B97378"/>
    <w:rsid w:val="00B973FB"/>
    <w:rsid w:val="00B97B85"/>
    <w:rsid w:val="00BA11FC"/>
    <w:rsid w:val="00BA1446"/>
    <w:rsid w:val="00BA1D05"/>
    <w:rsid w:val="00BA1EF8"/>
    <w:rsid w:val="00BA2634"/>
    <w:rsid w:val="00BA27F3"/>
    <w:rsid w:val="00BA3266"/>
    <w:rsid w:val="00BA35C1"/>
    <w:rsid w:val="00BA41F9"/>
    <w:rsid w:val="00BA4351"/>
    <w:rsid w:val="00BA43A6"/>
    <w:rsid w:val="00BA505F"/>
    <w:rsid w:val="00BA5109"/>
    <w:rsid w:val="00BA5A9C"/>
    <w:rsid w:val="00BA5AF9"/>
    <w:rsid w:val="00BA5C39"/>
    <w:rsid w:val="00BA5C81"/>
    <w:rsid w:val="00BA608E"/>
    <w:rsid w:val="00BA644A"/>
    <w:rsid w:val="00BA6982"/>
    <w:rsid w:val="00BA7CBD"/>
    <w:rsid w:val="00BB0D0D"/>
    <w:rsid w:val="00BB1CC9"/>
    <w:rsid w:val="00BB252F"/>
    <w:rsid w:val="00BB37A0"/>
    <w:rsid w:val="00BB465A"/>
    <w:rsid w:val="00BB4A7A"/>
    <w:rsid w:val="00BB5907"/>
    <w:rsid w:val="00BB6455"/>
    <w:rsid w:val="00BB69DB"/>
    <w:rsid w:val="00BB6C69"/>
    <w:rsid w:val="00BB797C"/>
    <w:rsid w:val="00BB7BC4"/>
    <w:rsid w:val="00BB7D17"/>
    <w:rsid w:val="00BC035A"/>
    <w:rsid w:val="00BC108B"/>
    <w:rsid w:val="00BC14C3"/>
    <w:rsid w:val="00BC18C8"/>
    <w:rsid w:val="00BC1B92"/>
    <w:rsid w:val="00BC1BD2"/>
    <w:rsid w:val="00BC2001"/>
    <w:rsid w:val="00BC2290"/>
    <w:rsid w:val="00BC22B2"/>
    <w:rsid w:val="00BC2A44"/>
    <w:rsid w:val="00BC2E86"/>
    <w:rsid w:val="00BC30A2"/>
    <w:rsid w:val="00BC38D5"/>
    <w:rsid w:val="00BC3E98"/>
    <w:rsid w:val="00BC4B18"/>
    <w:rsid w:val="00BC5AC5"/>
    <w:rsid w:val="00BC6401"/>
    <w:rsid w:val="00BC6BDC"/>
    <w:rsid w:val="00BC6EE2"/>
    <w:rsid w:val="00BC6FB9"/>
    <w:rsid w:val="00BC711B"/>
    <w:rsid w:val="00BC72EB"/>
    <w:rsid w:val="00BD2688"/>
    <w:rsid w:val="00BD2A25"/>
    <w:rsid w:val="00BD2FF6"/>
    <w:rsid w:val="00BD47BF"/>
    <w:rsid w:val="00BD4B1A"/>
    <w:rsid w:val="00BD53C6"/>
    <w:rsid w:val="00BD53DC"/>
    <w:rsid w:val="00BD7438"/>
    <w:rsid w:val="00BD7A37"/>
    <w:rsid w:val="00BE025E"/>
    <w:rsid w:val="00BE162A"/>
    <w:rsid w:val="00BE1BF6"/>
    <w:rsid w:val="00BE1E7E"/>
    <w:rsid w:val="00BE2AAA"/>
    <w:rsid w:val="00BE3573"/>
    <w:rsid w:val="00BE3603"/>
    <w:rsid w:val="00BE3BE3"/>
    <w:rsid w:val="00BE3D42"/>
    <w:rsid w:val="00BE4FB9"/>
    <w:rsid w:val="00BE57DA"/>
    <w:rsid w:val="00BE5A9F"/>
    <w:rsid w:val="00BE6246"/>
    <w:rsid w:val="00BE63B0"/>
    <w:rsid w:val="00BE6C1F"/>
    <w:rsid w:val="00BE7063"/>
    <w:rsid w:val="00BE7EB5"/>
    <w:rsid w:val="00BF03B1"/>
    <w:rsid w:val="00BF047F"/>
    <w:rsid w:val="00BF0FFD"/>
    <w:rsid w:val="00BF1A72"/>
    <w:rsid w:val="00BF1F0C"/>
    <w:rsid w:val="00BF2950"/>
    <w:rsid w:val="00BF2DB7"/>
    <w:rsid w:val="00BF3499"/>
    <w:rsid w:val="00BF3CB5"/>
    <w:rsid w:val="00BF5BA1"/>
    <w:rsid w:val="00BF765A"/>
    <w:rsid w:val="00C00972"/>
    <w:rsid w:val="00C009B9"/>
    <w:rsid w:val="00C010B6"/>
    <w:rsid w:val="00C01AC1"/>
    <w:rsid w:val="00C01B56"/>
    <w:rsid w:val="00C01CBC"/>
    <w:rsid w:val="00C01EF1"/>
    <w:rsid w:val="00C02930"/>
    <w:rsid w:val="00C032C8"/>
    <w:rsid w:val="00C040AE"/>
    <w:rsid w:val="00C04148"/>
    <w:rsid w:val="00C041FA"/>
    <w:rsid w:val="00C043ED"/>
    <w:rsid w:val="00C04F11"/>
    <w:rsid w:val="00C04F96"/>
    <w:rsid w:val="00C0627A"/>
    <w:rsid w:val="00C075C1"/>
    <w:rsid w:val="00C076F6"/>
    <w:rsid w:val="00C07F1C"/>
    <w:rsid w:val="00C10FBB"/>
    <w:rsid w:val="00C11463"/>
    <w:rsid w:val="00C120B7"/>
    <w:rsid w:val="00C12A8F"/>
    <w:rsid w:val="00C135EF"/>
    <w:rsid w:val="00C137B2"/>
    <w:rsid w:val="00C14281"/>
    <w:rsid w:val="00C143D1"/>
    <w:rsid w:val="00C15381"/>
    <w:rsid w:val="00C164CD"/>
    <w:rsid w:val="00C165AB"/>
    <w:rsid w:val="00C16AD7"/>
    <w:rsid w:val="00C17122"/>
    <w:rsid w:val="00C1789B"/>
    <w:rsid w:val="00C20006"/>
    <w:rsid w:val="00C202E4"/>
    <w:rsid w:val="00C2054E"/>
    <w:rsid w:val="00C2102F"/>
    <w:rsid w:val="00C2103D"/>
    <w:rsid w:val="00C215A8"/>
    <w:rsid w:val="00C21796"/>
    <w:rsid w:val="00C21876"/>
    <w:rsid w:val="00C221C8"/>
    <w:rsid w:val="00C2255F"/>
    <w:rsid w:val="00C229CD"/>
    <w:rsid w:val="00C23069"/>
    <w:rsid w:val="00C23149"/>
    <w:rsid w:val="00C23311"/>
    <w:rsid w:val="00C238E1"/>
    <w:rsid w:val="00C2409C"/>
    <w:rsid w:val="00C25161"/>
    <w:rsid w:val="00C26931"/>
    <w:rsid w:val="00C26A02"/>
    <w:rsid w:val="00C26DFC"/>
    <w:rsid w:val="00C26E19"/>
    <w:rsid w:val="00C26F6A"/>
    <w:rsid w:val="00C272E3"/>
    <w:rsid w:val="00C2748D"/>
    <w:rsid w:val="00C27DA9"/>
    <w:rsid w:val="00C30139"/>
    <w:rsid w:val="00C302FD"/>
    <w:rsid w:val="00C305DC"/>
    <w:rsid w:val="00C318B6"/>
    <w:rsid w:val="00C31DA0"/>
    <w:rsid w:val="00C32E68"/>
    <w:rsid w:val="00C336F0"/>
    <w:rsid w:val="00C33715"/>
    <w:rsid w:val="00C342BA"/>
    <w:rsid w:val="00C34A68"/>
    <w:rsid w:val="00C34E69"/>
    <w:rsid w:val="00C34EC1"/>
    <w:rsid w:val="00C355CD"/>
    <w:rsid w:val="00C36210"/>
    <w:rsid w:val="00C3659F"/>
    <w:rsid w:val="00C3702F"/>
    <w:rsid w:val="00C37088"/>
    <w:rsid w:val="00C37646"/>
    <w:rsid w:val="00C40FCB"/>
    <w:rsid w:val="00C4324D"/>
    <w:rsid w:val="00C43FC3"/>
    <w:rsid w:val="00C45E32"/>
    <w:rsid w:val="00C46213"/>
    <w:rsid w:val="00C46608"/>
    <w:rsid w:val="00C46D40"/>
    <w:rsid w:val="00C472F8"/>
    <w:rsid w:val="00C4744B"/>
    <w:rsid w:val="00C4782C"/>
    <w:rsid w:val="00C47911"/>
    <w:rsid w:val="00C47FA2"/>
    <w:rsid w:val="00C50582"/>
    <w:rsid w:val="00C50792"/>
    <w:rsid w:val="00C510FD"/>
    <w:rsid w:val="00C51314"/>
    <w:rsid w:val="00C51955"/>
    <w:rsid w:val="00C51F69"/>
    <w:rsid w:val="00C51F78"/>
    <w:rsid w:val="00C52259"/>
    <w:rsid w:val="00C52DC9"/>
    <w:rsid w:val="00C53103"/>
    <w:rsid w:val="00C53759"/>
    <w:rsid w:val="00C547C0"/>
    <w:rsid w:val="00C54C01"/>
    <w:rsid w:val="00C54FA3"/>
    <w:rsid w:val="00C55001"/>
    <w:rsid w:val="00C5682C"/>
    <w:rsid w:val="00C56951"/>
    <w:rsid w:val="00C56B69"/>
    <w:rsid w:val="00C56EC6"/>
    <w:rsid w:val="00C576B8"/>
    <w:rsid w:val="00C60738"/>
    <w:rsid w:val="00C61524"/>
    <w:rsid w:val="00C61F77"/>
    <w:rsid w:val="00C63B21"/>
    <w:rsid w:val="00C652A6"/>
    <w:rsid w:val="00C661FD"/>
    <w:rsid w:val="00C66EDF"/>
    <w:rsid w:val="00C675E3"/>
    <w:rsid w:val="00C67BCE"/>
    <w:rsid w:val="00C70F94"/>
    <w:rsid w:val="00C713BB"/>
    <w:rsid w:val="00C72964"/>
    <w:rsid w:val="00C72A16"/>
    <w:rsid w:val="00C72B53"/>
    <w:rsid w:val="00C72C3E"/>
    <w:rsid w:val="00C7344B"/>
    <w:rsid w:val="00C73B2C"/>
    <w:rsid w:val="00C73F04"/>
    <w:rsid w:val="00C746A0"/>
    <w:rsid w:val="00C74956"/>
    <w:rsid w:val="00C74D9A"/>
    <w:rsid w:val="00C7584F"/>
    <w:rsid w:val="00C75DFA"/>
    <w:rsid w:val="00C7615E"/>
    <w:rsid w:val="00C767DE"/>
    <w:rsid w:val="00C76FC9"/>
    <w:rsid w:val="00C778AD"/>
    <w:rsid w:val="00C80180"/>
    <w:rsid w:val="00C813E3"/>
    <w:rsid w:val="00C8154D"/>
    <w:rsid w:val="00C815A6"/>
    <w:rsid w:val="00C818E1"/>
    <w:rsid w:val="00C81BE1"/>
    <w:rsid w:val="00C82641"/>
    <w:rsid w:val="00C82CEC"/>
    <w:rsid w:val="00C8367D"/>
    <w:rsid w:val="00C83D48"/>
    <w:rsid w:val="00C858F7"/>
    <w:rsid w:val="00C86624"/>
    <w:rsid w:val="00C86AA5"/>
    <w:rsid w:val="00C87443"/>
    <w:rsid w:val="00C87AE6"/>
    <w:rsid w:val="00C87D28"/>
    <w:rsid w:val="00C915B3"/>
    <w:rsid w:val="00C91BCB"/>
    <w:rsid w:val="00C91E6F"/>
    <w:rsid w:val="00C91FAF"/>
    <w:rsid w:val="00C92679"/>
    <w:rsid w:val="00C93552"/>
    <w:rsid w:val="00C936DE"/>
    <w:rsid w:val="00C9423E"/>
    <w:rsid w:val="00C9427F"/>
    <w:rsid w:val="00C944FB"/>
    <w:rsid w:val="00C94C36"/>
    <w:rsid w:val="00C95F32"/>
    <w:rsid w:val="00C962E2"/>
    <w:rsid w:val="00C96EEA"/>
    <w:rsid w:val="00C976AA"/>
    <w:rsid w:val="00CA054E"/>
    <w:rsid w:val="00CA11B8"/>
    <w:rsid w:val="00CA3072"/>
    <w:rsid w:val="00CA3FA3"/>
    <w:rsid w:val="00CA452C"/>
    <w:rsid w:val="00CA4B3C"/>
    <w:rsid w:val="00CA6843"/>
    <w:rsid w:val="00CA755C"/>
    <w:rsid w:val="00CA7DBB"/>
    <w:rsid w:val="00CB0662"/>
    <w:rsid w:val="00CB0F44"/>
    <w:rsid w:val="00CB1306"/>
    <w:rsid w:val="00CB1BE8"/>
    <w:rsid w:val="00CB33CA"/>
    <w:rsid w:val="00CB36FD"/>
    <w:rsid w:val="00CB467B"/>
    <w:rsid w:val="00CB4DB0"/>
    <w:rsid w:val="00CB50B7"/>
    <w:rsid w:val="00CB7B3C"/>
    <w:rsid w:val="00CC1327"/>
    <w:rsid w:val="00CC143B"/>
    <w:rsid w:val="00CC1A79"/>
    <w:rsid w:val="00CC1F8F"/>
    <w:rsid w:val="00CC2DB6"/>
    <w:rsid w:val="00CC2DF6"/>
    <w:rsid w:val="00CC3CD4"/>
    <w:rsid w:val="00CC444F"/>
    <w:rsid w:val="00CC456B"/>
    <w:rsid w:val="00CC4C13"/>
    <w:rsid w:val="00CC4D32"/>
    <w:rsid w:val="00CC708D"/>
    <w:rsid w:val="00CC7171"/>
    <w:rsid w:val="00CC7441"/>
    <w:rsid w:val="00CD111B"/>
    <w:rsid w:val="00CD13F4"/>
    <w:rsid w:val="00CD14D7"/>
    <w:rsid w:val="00CD208D"/>
    <w:rsid w:val="00CD26E4"/>
    <w:rsid w:val="00CD2B70"/>
    <w:rsid w:val="00CD33F5"/>
    <w:rsid w:val="00CD3900"/>
    <w:rsid w:val="00CD52D1"/>
    <w:rsid w:val="00CD555D"/>
    <w:rsid w:val="00CD5A26"/>
    <w:rsid w:val="00CD660C"/>
    <w:rsid w:val="00CD7048"/>
    <w:rsid w:val="00CD7360"/>
    <w:rsid w:val="00CD79F2"/>
    <w:rsid w:val="00CD7CBA"/>
    <w:rsid w:val="00CE1634"/>
    <w:rsid w:val="00CE2B72"/>
    <w:rsid w:val="00CE2DB9"/>
    <w:rsid w:val="00CE39BA"/>
    <w:rsid w:val="00CE3CBC"/>
    <w:rsid w:val="00CE4676"/>
    <w:rsid w:val="00CE59BE"/>
    <w:rsid w:val="00CE7D0C"/>
    <w:rsid w:val="00CE7DB2"/>
    <w:rsid w:val="00CE7F87"/>
    <w:rsid w:val="00CF016C"/>
    <w:rsid w:val="00CF03B7"/>
    <w:rsid w:val="00CF06BB"/>
    <w:rsid w:val="00CF0F70"/>
    <w:rsid w:val="00CF125F"/>
    <w:rsid w:val="00CF175A"/>
    <w:rsid w:val="00CF1C13"/>
    <w:rsid w:val="00CF318D"/>
    <w:rsid w:val="00CF362B"/>
    <w:rsid w:val="00CF366C"/>
    <w:rsid w:val="00CF3ACC"/>
    <w:rsid w:val="00CF3CA8"/>
    <w:rsid w:val="00CF3E13"/>
    <w:rsid w:val="00CF42A5"/>
    <w:rsid w:val="00CF4948"/>
    <w:rsid w:val="00CF4BAE"/>
    <w:rsid w:val="00CF6600"/>
    <w:rsid w:val="00CF66F2"/>
    <w:rsid w:val="00CF7E96"/>
    <w:rsid w:val="00D0162E"/>
    <w:rsid w:val="00D02728"/>
    <w:rsid w:val="00D0296A"/>
    <w:rsid w:val="00D0296E"/>
    <w:rsid w:val="00D034AE"/>
    <w:rsid w:val="00D03984"/>
    <w:rsid w:val="00D03DE6"/>
    <w:rsid w:val="00D0463B"/>
    <w:rsid w:val="00D0468C"/>
    <w:rsid w:val="00D04B2D"/>
    <w:rsid w:val="00D04B6D"/>
    <w:rsid w:val="00D05BE1"/>
    <w:rsid w:val="00D0624E"/>
    <w:rsid w:val="00D062B6"/>
    <w:rsid w:val="00D06DF8"/>
    <w:rsid w:val="00D07273"/>
    <w:rsid w:val="00D0731B"/>
    <w:rsid w:val="00D07739"/>
    <w:rsid w:val="00D11079"/>
    <w:rsid w:val="00D116F3"/>
    <w:rsid w:val="00D12572"/>
    <w:rsid w:val="00D126C1"/>
    <w:rsid w:val="00D12B13"/>
    <w:rsid w:val="00D12D58"/>
    <w:rsid w:val="00D12D71"/>
    <w:rsid w:val="00D13FCF"/>
    <w:rsid w:val="00D14008"/>
    <w:rsid w:val="00D144F3"/>
    <w:rsid w:val="00D149D1"/>
    <w:rsid w:val="00D156A1"/>
    <w:rsid w:val="00D16A49"/>
    <w:rsid w:val="00D17831"/>
    <w:rsid w:val="00D178D5"/>
    <w:rsid w:val="00D17D89"/>
    <w:rsid w:val="00D20395"/>
    <w:rsid w:val="00D20F2C"/>
    <w:rsid w:val="00D21472"/>
    <w:rsid w:val="00D22704"/>
    <w:rsid w:val="00D23FD8"/>
    <w:rsid w:val="00D2443B"/>
    <w:rsid w:val="00D2462B"/>
    <w:rsid w:val="00D2573A"/>
    <w:rsid w:val="00D25938"/>
    <w:rsid w:val="00D25EE5"/>
    <w:rsid w:val="00D265E1"/>
    <w:rsid w:val="00D26CD2"/>
    <w:rsid w:val="00D27CE0"/>
    <w:rsid w:val="00D30AFE"/>
    <w:rsid w:val="00D30E52"/>
    <w:rsid w:val="00D3119A"/>
    <w:rsid w:val="00D31369"/>
    <w:rsid w:val="00D315C7"/>
    <w:rsid w:val="00D31705"/>
    <w:rsid w:val="00D32571"/>
    <w:rsid w:val="00D329AE"/>
    <w:rsid w:val="00D32B53"/>
    <w:rsid w:val="00D3345D"/>
    <w:rsid w:val="00D33B83"/>
    <w:rsid w:val="00D34060"/>
    <w:rsid w:val="00D3426C"/>
    <w:rsid w:val="00D34B1E"/>
    <w:rsid w:val="00D37ABB"/>
    <w:rsid w:val="00D37ED4"/>
    <w:rsid w:val="00D405B4"/>
    <w:rsid w:val="00D41423"/>
    <w:rsid w:val="00D4196F"/>
    <w:rsid w:val="00D43206"/>
    <w:rsid w:val="00D4329E"/>
    <w:rsid w:val="00D4372C"/>
    <w:rsid w:val="00D44BF6"/>
    <w:rsid w:val="00D4574C"/>
    <w:rsid w:val="00D45873"/>
    <w:rsid w:val="00D45DE2"/>
    <w:rsid w:val="00D45E26"/>
    <w:rsid w:val="00D46857"/>
    <w:rsid w:val="00D47861"/>
    <w:rsid w:val="00D47E77"/>
    <w:rsid w:val="00D50104"/>
    <w:rsid w:val="00D509D1"/>
    <w:rsid w:val="00D50A7F"/>
    <w:rsid w:val="00D5101B"/>
    <w:rsid w:val="00D51E02"/>
    <w:rsid w:val="00D53195"/>
    <w:rsid w:val="00D531D9"/>
    <w:rsid w:val="00D536BC"/>
    <w:rsid w:val="00D5375C"/>
    <w:rsid w:val="00D53D2F"/>
    <w:rsid w:val="00D5487F"/>
    <w:rsid w:val="00D56343"/>
    <w:rsid w:val="00D5650C"/>
    <w:rsid w:val="00D56E7E"/>
    <w:rsid w:val="00D573C4"/>
    <w:rsid w:val="00D575B6"/>
    <w:rsid w:val="00D60697"/>
    <w:rsid w:val="00D60844"/>
    <w:rsid w:val="00D60BBD"/>
    <w:rsid w:val="00D613AF"/>
    <w:rsid w:val="00D6338C"/>
    <w:rsid w:val="00D6408B"/>
    <w:rsid w:val="00D64B1C"/>
    <w:rsid w:val="00D64E64"/>
    <w:rsid w:val="00D6578D"/>
    <w:rsid w:val="00D66542"/>
    <w:rsid w:val="00D67819"/>
    <w:rsid w:val="00D703AD"/>
    <w:rsid w:val="00D71376"/>
    <w:rsid w:val="00D71F79"/>
    <w:rsid w:val="00D71FA9"/>
    <w:rsid w:val="00D72A68"/>
    <w:rsid w:val="00D72BDA"/>
    <w:rsid w:val="00D73363"/>
    <w:rsid w:val="00D73F9A"/>
    <w:rsid w:val="00D74FB2"/>
    <w:rsid w:val="00D75CEA"/>
    <w:rsid w:val="00D765AF"/>
    <w:rsid w:val="00D767E5"/>
    <w:rsid w:val="00D76CE0"/>
    <w:rsid w:val="00D77E5B"/>
    <w:rsid w:val="00D80164"/>
    <w:rsid w:val="00D80997"/>
    <w:rsid w:val="00D81085"/>
    <w:rsid w:val="00D819C4"/>
    <w:rsid w:val="00D82270"/>
    <w:rsid w:val="00D82B72"/>
    <w:rsid w:val="00D82D91"/>
    <w:rsid w:val="00D84274"/>
    <w:rsid w:val="00D8598F"/>
    <w:rsid w:val="00D85C75"/>
    <w:rsid w:val="00D85D4D"/>
    <w:rsid w:val="00D860A5"/>
    <w:rsid w:val="00D8759A"/>
    <w:rsid w:val="00D879FD"/>
    <w:rsid w:val="00D87A7E"/>
    <w:rsid w:val="00D87D77"/>
    <w:rsid w:val="00D910EA"/>
    <w:rsid w:val="00D91770"/>
    <w:rsid w:val="00D91C92"/>
    <w:rsid w:val="00D91E88"/>
    <w:rsid w:val="00D91FC5"/>
    <w:rsid w:val="00D928D9"/>
    <w:rsid w:val="00D93728"/>
    <w:rsid w:val="00D94277"/>
    <w:rsid w:val="00D954F6"/>
    <w:rsid w:val="00D95782"/>
    <w:rsid w:val="00D9615A"/>
    <w:rsid w:val="00D96618"/>
    <w:rsid w:val="00DA0718"/>
    <w:rsid w:val="00DA0890"/>
    <w:rsid w:val="00DA0A9E"/>
    <w:rsid w:val="00DA1225"/>
    <w:rsid w:val="00DA14BF"/>
    <w:rsid w:val="00DA1C98"/>
    <w:rsid w:val="00DA1D23"/>
    <w:rsid w:val="00DA35EF"/>
    <w:rsid w:val="00DA3D92"/>
    <w:rsid w:val="00DA3F62"/>
    <w:rsid w:val="00DA4350"/>
    <w:rsid w:val="00DA45C3"/>
    <w:rsid w:val="00DA4907"/>
    <w:rsid w:val="00DA52D9"/>
    <w:rsid w:val="00DA556A"/>
    <w:rsid w:val="00DA60C3"/>
    <w:rsid w:val="00DA7AAE"/>
    <w:rsid w:val="00DA7C38"/>
    <w:rsid w:val="00DA7FE2"/>
    <w:rsid w:val="00DA7FE3"/>
    <w:rsid w:val="00DB0844"/>
    <w:rsid w:val="00DB0AC5"/>
    <w:rsid w:val="00DB250D"/>
    <w:rsid w:val="00DB3019"/>
    <w:rsid w:val="00DB38B4"/>
    <w:rsid w:val="00DB3BF4"/>
    <w:rsid w:val="00DB48E2"/>
    <w:rsid w:val="00DB48FC"/>
    <w:rsid w:val="00DB5440"/>
    <w:rsid w:val="00DB56FC"/>
    <w:rsid w:val="00DB742A"/>
    <w:rsid w:val="00DB759A"/>
    <w:rsid w:val="00DC105C"/>
    <w:rsid w:val="00DC1120"/>
    <w:rsid w:val="00DC1597"/>
    <w:rsid w:val="00DC3816"/>
    <w:rsid w:val="00DC52C4"/>
    <w:rsid w:val="00DC5D94"/>
    <w:rsid w:val="00DC6086"/>
    <w:rsid w:val="00DC60AE"/>
    <w:rsid w:val="00DC6BAC"/>
    <w:rsid w:val="00DC7240"/>
    <w:rsid w:val="00DD0535"/>
    <w:rsid w:val="00DD18DE"/>
    <w:rsid w:val="00DD1D2D"/>
    <w:rsid w:val="00DD24B7"/>
    <w:rsid w:val="00DD400E"/>
    <w:rsid w:val="00DD5111"/>
    <w:rsid w:val="00DD52C3"/>
    <w:rsid w:val="00DD5934"/>
    <w:rsid w:val="00DD5D80"/>
    <w:rsid w:val="00DD60D7"/>
    <w:rsid w:val="00DD62DB"/>
    <w:rsid w:val="00DD6942"/>
    <w:rsid w:val="00DD728E"/>
    <w:rsid w:val="00DD7D2B"/>
    <w:rsid w:val="00DD7E05"/>
    <w:rsid w:val="00DE00B2"/>
    <w:rsid w:val="00DE09FE"/>
    <w:rsid w:val="00DE0CA4"/>
    <w:rsid w:val="00DE0EDB"/>
    <w:rsid w:val="00DE15AC"/>
    <w:rsid w:val="00DE24AA"/>
    <w:rsid w:val="00DE299F"/>
    <w:rsid w:val="00DE2E5E"/>
    <w:rsid w:val="00DE300D"/>
    <w:rsid w:val="00DE350B"/>
    <w:rsid w:val="00DE3F0B"/>
    <w:rsid w:val="00DE490F"/>
    <w:rsid w:val="00DE4D64"/>
    <w:rsid w:val="00DE5853"/>
    <w:rsid w:val="00DE58BD"/>
    <w:rsid w:val="00DE6CF6"/>
    <w:rsid w:val="00DE6F36"/>
    <w:rsid w:val="00DF2CFC"/>
    <w:rsid w:val="00DF31A0"/>
    <w:rsid w:val="00DF3B61"/>
    <w:rsid w:val="00DF529D"/>
    <w:rsid w:val="00DF56E2"/>
    <w:rsid w:val="00DF643F"/>
    <w:rsid w:val="00DF7508"/>
    <w:rsid w:val="00DF7AAB"/>
    <w:rsid w:val="00DF7E12"/>
    <w:rsid w:val="00E0091E"/>
    <w:rsid w:val="00E00F92"/>
    <w:rsid w:val="00E010CD"/>
    <w:rsid w:val="00E02F05"/>
    <w:rsid w:val="00E03068"/>
    <w:rsid w:val="00E034C3"/>
    <w:rsid w:val="00E039F8"/>
    <w:rsid w:val="00E03B0D"/>
    <w:rsid w:val="00E03D28"/>
    <w:rsid w:val="00E04588"/>
    <w:rsid w:val="00E046BC"/>
    <w:rsid w:val="00E04BCF"/>
    <w:rsid w:val="00E04F4D"/>
    <w:rsid w:val="00E05200"/>
    <w:rsid w:val="00E05390"/>
    <w:rsid w:val="00E056B7"/>
    <w:rsid w:val="00E05824"/>
    <w:rsid w:val="00E06271"/>
    <w:rsid w:val="00E068F6"/>
    <w:rsid w:val="00E074A6"/>
    <w:rsid w:val="00E079DC"/>
    <w:rsid w:val="00E079E8"/>
    <w:rsid w:val="00E102AC"/>
    <w:rsid w:val="00E121EC"/>
    <w:rsid w:val="00E12901"/>
    <w:rsid w:val="00E12D56"/>
    <w:rsid w:val="00E13711"/>
    <w:rsid w:val="00E142C4"/>
    <w:rsid w:val="00E142DE"/>
    <w:rsid w:val="00E15242"/>
    <w:rsid w:val="00E15345"/>
    <w:rsid w:val="00E166EF"/>
    <w:rsid w:val="00E16767"/>
    <w:rsid w:val="00E16BDD"/>
    <w:rsid w:val="00E17154"/>
    <w:rsid w:val="00E17FBF"/>
    <w:rsid w:val="00E20863"/>
    <w:rsid w:val="00E20AA0"/>
    <w:rsid w:val="00E21813"/>
    <w:rsid w:val="00E22786"/>
    <w:rsid w:val="00E229D2"/>
    <w:rsid w:val="00E229EF"/>
    <w:rsid w:val="00E232F5"/>
    <w:rsid w:val="00E23AFF"/>
    <w:rsid w:val="00E241CA"/>
    <w:rsid w:val="00E24CAF"/>
    <w:rsid w:val="00E26888"/>
    <w:rsid w:val="00E270C1"/>
    <w:rsid w:val="00E276BD"/>
    <w:rsid w:val="00E278AB"/>
    <w:rsid w:val="00E27E50"/>
    <w:rsid w:val="00E30757"/>
    <w:rsid w:val="00E316A4"/>
    <w:rsid w:val="00E3187B"/>
    <w:rsid w:val="00E32E58"/>
    <w:rsid w:val="00E33AED"/>
    <w:rsid w:val="00E34154"/>
    <w:rsid w:val="00E35383"/>
    <w:rsid w:val="00E35957"/>
    <w:rsid w:val="00E35B6C"/>
    <w:rsid w:val="00E3610F"/>
    <w:rsid w:val="00E36217"/>
    <w:rsid w:val="00E36A3F"/>
    <w:rsid w:val="00E36FA0"/>
    <w:rsid w:val="00E37A07"/>
    <w:rsid w:val="00E37C44"/>
    <w:rsid w:val="00E37F32"/>
    <w:rsid w:val="00E4153B"/>
    <w:rsid w:val="00E415C1"/>
    <w:rsid w:val="00E41D5B"/>
    <w:rsid w:val="00E41D68"/>
    <w:rsid w:val="00E42881"/>
    <w:rsid w:val="00E42C1D"/>
    <w:rsid w:val="00E43E82"/>
    <w:rsid w:val="00E43F44"/>
    <w:rsid w:val="00E44385"/>
    <w:rsid w:val="00E4465A"/>
    <w:rsid w:val="00E4476F"/>
    <w:rsid w:val="00E44CEE"/>
    <w:rsid w:val="00E4617A"/>
    <w:rsid w:val="00E46385"/>
    <w:rsid w:val="00E4763B"/>
    <w:rsid w:val="00E5017A"/>
    <w:rsid w:val="00E502D4"/>
    <w:rsid w:val="00E50A3F"/>
    <w:rsid w:val="00E51824"/>
    <w:rsid w:val="00E51E7D"/>
    <w:rsid w:val="00E51F03"/>
    <w:rsid w:val="00E52220"/>
    <w:rsid w:val="00E527CE"/>
    <w:rsid w:val="00E5285E"/>
    <w:rsid w:val="00E52943"/>
    <w:rsid w:val="00E52CD0"/>
    <w:rsid w:val="00E539BD"/>
    <w:rsid w:val="00E543AD"/>
    <w:rsid w:val="00E54401"/>
    <w:rsid w:val="00E54DFF"/>
    <w:rsid w:val="00E55068"/>
    <w:rsid w:val="00E551DE"/>
    <w:rsid w:val="00E55276"/>
    <w:rsid w:val="00E558B2"/>
    <w:rsid w:val="00E55BF9"/>
    <w:rsid w:val="00E60C9B"/>
    <w:rsid w:val="00E60FCE"/>
    <w:rsid w:val="00E62A2E"/>
    <w:rsid w:val="00E633B2"/>
    <w:rsid w:val="00E636F6"/>
    <w:rsid w:val="00E63D1C"/>
    <w:rsid w:val="00E643EE"/>
    <w:rsid w:val="00E64C84"/>
    <w:rsid w:val="00E65C99"/>
    <w:rsid w:val="00E65D9A"/>
    <w:rsid w:val="00E6668E"/>
    <w:rsid w:val="00E67299"/>
    <w:rsid w:val="00E67335"/>
    <w:rsid w:val="00E674DB"/>
    <w:rsid w:val="00E676F2"/>
    <w:rsid w:val="00E67E1F"/>
    <w:rsid w:val="00E70343"/>
    <w:rsid w:val="00E70C1A"/>
    <w:rsid w:val="00E71977"/>
    <w:rsid w:val="00E71E5B"/>
    <w:rsid w:val="00E724BC"/>
    <w:rsid w:val="00E72648"/>
    <w:rsid w:val="00E7329F"/>
    <w:rsid w:val="00E732CE"/>
    <w:rsid w:val="00E73327"/>
    <w:rsid w:val="00E73441"/>
    <w:rsid w:val="00E73BE0"/>
    <w:rsid w:val="00E73D8A"/>
    <w:rsid w:val="00E7462E"/>
    <w:rsid w:val="00E75B38"/>
    <w:rsid w:val="00E75F15"/>
    <w:rsid w:val="00E763C1"/>
    <w:rsid w:val="00E76817"/>
    <w:rsid w:val="00E77F1C"/>
    <w:rsid w:val="00E824C9"/>
    <w:rsid w:val="00E82614"/>
    <w:rsid w:val="00E83D54"/>
    <w:rsid w:val="00E8476E"/>
    <w:rsid w:val="00E85D60"/>
    <w:rsid w:val="00E85DC3"/>
    <w:rsid w:val="00E85FE1"/>
    <w:rsid w:val="00E86672"/>
    <w:rsid w:val="00E872A0"/>
    <w:rsid w:val="00E877A6"/>
    <w:rsid w:val="00E87953"/>
    <w:rsid w:val="00E87979"/>
    <w:rsid w:val="00E87C88"/>
    <w:rsid w:val="00E90B29"/>
    <w:rsid w:val="00E90CAD"/>
    <w:rsid w:val="00E91D52"/>
    <w:rsid w:val="00E93F91"/>
    <w:rsid w:val="00E94F72"/>
    <w:rsid w:val="00E95F93"/>
    <w:rsid w:val="00E9628C"/>
    <w:rsid w:val="00E96DCD"/>
    <w:rsid w:val="00E977AD"/>
    <w:rsid w:val="00EA13BB"/>
    <w:rsid w:val="00EA1453"/>
    <w:rsid w:val="00EA16C0"/>
    <w:rsid w:val="00EA1F0C"/>
    <w:rsid w:val="00EA38D2"/>
    <w:rsid w:val="00EA4FBD"/>
    <w:rsid w:val="00EA521B"/>
    <w:rsid w:val="00EA5B1B"/>
    <w:rsid w:val="00EA5BF9"/>
    <w:rsid w:val="00EA66AE"/>
    <w:rsid w:val="00EA7EBE"/>
    <w:rsid w:val="00EA7FE1"/>
    <w:rsid w:val="00EB0AA7"/>
    <w:rsid w:val="00EB0B9C"/>
    <w:rsid w:val="00EB1F01"/>
    <w:rsid w:val="00EB20CA"/>
    <w:rsid w:val="00EB29BA"/>
    <w:rsid w:val="00EB3658"/>
    <w:rsid w:val="00EB38C8"/>
    <w:rsid w:val="00EB3CB2"/>
    <w:rsid w:val="00EB41D4"/>
    <w:rsid w:val="00EB4436"/>
    <w:rsid w:val="00EB4C59"/>
    <w:rsid w:val="00EB583B"/>
    <w:rsid w:val="00EB6C1A"/>
    <w:rsid w:val="00EB74C6"/>
    <w:rsid w:val="00EB78FE"/>
    <w:rsid w:val="00EB7CEA"/>
    <w:rsid w:val="00EC02C6"/>
    <w:rsid w:val="00EC03AD"/>
    <w:rsid w:val="00EC0C81"/>
    <w:rsid w:val="00EC0D1E"/>
    <w:rsid w:val="00EC1786"/>
    <w:rsid w:val="00EC18A4"/>
    <w:rsid w:val="00EC1E0D"/>
    <w:rsid w:val="00EC1E7E"/>
    <w:rsid w:val="00EC219B"/>
    <w:rsid w:val="00EC23E7"/>
    <w:rsid w:val="00EC2754"/>
    <w:rsid w:val="00EC2DC2"/>
    <w:rsid w:val="00EC3386"/>
    <w:rsid w:val="00EC4736"/>
    <w:rsid w:val="00EC47FC"/>
    <w:rsid w:val="00EC541B"/>
    <w:rsid w:val="00EC5C8E"/>
    <w:rsid w:val="00EC6509"/>
    <w:rsid w:val="00EC6873"/>
    <w:rsid w:val="00EC72C8"/>
    <w:rsid w:val="00EC7E44"/>
    <w:rsid w:val="00ED02D0"/>
    <w:rsid w:val="00ED08E9"/>
    <w:rsid w:val="00ED10E5"/>
    <w:rsid w:val="00ED35E2"/>
    <w:rsid w:val="00ED3712"/>
    <w:rsid w:val="00ED379E"/>
    <w:rsid w:val="00ED3F05"/>
    <w:rsid w:val="00ED413F"/>
    <w:rsid w:val="00ED4ED6"/>
    <w:rsid w:val="00ED5527"/>
    <w:rsid w:val="00ED6708"/>
    <w:rsid w:val="00ED6BBE"/>
    <w:rsid w:val="00ED7C34"/>
    <w:rsid w:val="00EE1928"/>
    <w:rsid w:val="00EE19A4"/>
    <w:rsid w:val="00EE1DFD"/>
    <w:rsid w:val="00EE2A4B"/>
    <w:rsid w:val="00EE2A51"/>
    <w:rsid w:val="00EE31BC"/>
    <w:rsid w:val="00EE3347"/>
    <w:rsid w:val="00EE3BE7"/>
    <w:rsid w:val="00EE45F6"/>
    <w:rsid w:val="00EE58F3"/>
    <w:rsid w:val="00EE6299"/>
    <w:rsid w:val="00EF06F9"/>
    <w:rsid w:val="00EF1342"/>
    <w:rsid w:val="00EF1C4A"/>
    <w:rsid w:val="00EF3295"/>
    <w:rsid w:val="00EF452E"/>
    <w:rsid w:val="00EF49F7"/>
    <w:rsid w:val="00EF4F16"/>
    <w:rsid w:val="00EF53C9"/>
    <w:rsid w:val="00EF5EA3"/>
    <w:rsid w:val="00EF7D48"/>
    <w:rsid w:val="00F00613"/>
    <w:rsid w:val="00F010FF"/>
    <w:rsid w:val="00F01797"/>
    <w:rsid w:val="00F02D20"/>
    <w:rsid w:val="00F02EEE"/>
    <w:rsid w:val="00F042E6"/>
    <w:rsid w:val="00F043B0"/>
    <w:rsid w:val="00F04F21"/>
    <w:rsid w:val="00F05DB0"/>
    <w:rsid w:val="00F06286"/>
    <w:rsid w:val="00F0690C"/>
    <w:rsid w:val="00F0713C"/>
    <w:rsid w:val="00F075A4"/>
    <w:rsid w:val="00F077B0"/>
    <w:rsid w:val="00F10C49"/>
    <w:rsid w:val="00F1323E"/>
    <w:rsid w:val="00F141FC"/>
    <w:rsid w:val="00F1422A"/>
    <w:rsid w:val="00F14580"/>
    <w:rsid w:val="00F14EAD"/>
    <w:rsid w:val="00F150B5"/>
    <w:rsid w:val="00F15680"/>
    <w:rsid w:val="00F1714E"/>
    <w:rsid w:val="00F1789E"/>
    <w:rsid w:val="00F17C1D"/>
    <w:rsid w:val="00F203AE"/>
    <w:rsid w:val="00F22872"/>
    <w:rsid w:val="00F23179"/>
    <w:rsid w:val="00F23CE7"/>
    <w:rsid w:val="00F2413B"/>
    <w:rsid w:val="00F24362"/>
    <w:rsid w:val="00F25DA7"/>
    <w:rsid w:val="00F26231"/>
    <w:rsid w:val="00F264B1"/>
    <w:rsid w:val="00F26BFC"/>
    <w:rsid w:val="00F31CA8"/>
    <w:rsid w:val="00F36594"/>
    <w:rsid w:val="00F366D9"/>
    <w:rsid w:val="00F3728A"/>
    <w:rsid w:val="00F37388"/>
    <w:rsid w:val="00F40D25"/>
    <w:rsid w:val="00F419BB"/>
    <w:rsid w:val="00F424C7"/>
    <w:rsid w:val="00F42555"/>
    <w:rsid w:val="00F42908"/>
    <w:rsid w:val="00F43AFA"/>
    <w:rsid w:val="00F43EE4"/>
    <w:rsid w:val="00F449CC"/>
    <w:rsid w:val="00F44FBE"/>
    <w:rsid w:val="00F45888"/>
    <w:rsid w:val="00F45C30"/>
    <w:rsid w:val="00F465F4"/>
    <w:rsid w:val="00F46893"/>
    <w:rsid w:val="00F468E1"/>
    <w:rsid w:val="00F47982"/>
    <w:rsid w:val="00F50C59"/>
    <w:rsid w:val="00F512F6"/>
    <w:rsid w:val="00F519D3"/>
    <w:rsid w:val="00F51D2B"/>
    <w:rsid w:val="00F5297C"/>
    <w:rsid w:val="00F531A1"/>
    <w:rsid w:val="00F53447"/>
    <w:rsid w:val="00F5399A"/>
    <w:rsid w:val="00F53DD0"/>
    <w:rsid w:val="00F54CA0"/>
    <w:rsid w:val="00F54D5A"/>
    <w:rsid w:val="00F57060"/>
    <w:rsid w:val="00F57C9A"/>
    <w:rsid w:val="00F57F21"/>
    <w:rsid w:val="00F600C5"/>
    <w:rsid w:val="00F60A9E"/>
    <w:rsid w:val="00F6273C"/>
    <w:rsid w:val="00F63A53"/>
    <w:rsid w:val="00F64F7B"/>
    <w:rsid w:val="00F6611D"/>
    <w:rsid w:val="00F66414"/>
    <w:rsid w:val="00F66609"/>
    <w:rsid w:val="00F66CB7"/>
    <w:rsid w:val="00F67060"/>
    <w:rsid w:val="00F672B3"/>
    <w:rsid w:val="00F67464"/>
    <w:rsid w:val="00F675C1"/>
    <w:rsid w:val="00F67945"/>
    <w:rsid w:val="00F703E6"/>
    <w:rsid w:val="00F70C9F"/>
    <w:rsid w:val="00F72125"/>
    <w:rsid w:val="00F728C3"/>
    <w:rsid w:val="00F74C67"/>
    <w:rsid w:val="00F751E5"/>
    <w:rsid w:val="00F753CA"/>
    <w:rsid w:val="00F75A83"/>
    <w:rsid w:val="00F75BA4"/>
    <w:rsid w:val="00F760E8"/>
    <w:rsid w:val="00F7693D"/>
    <w:rsid w:val="00F76B6D"/>
    <w:rsid w:val="00F77AB9"/>
    <w:rsid w:val="00F77C52"/>
    <w:rsid w:val="00F8108C"/>
    <w:rsid w:val="00F814E1"/>
    <w:rsid w:val="00F8168A"/>
    <w:rsid w:val="00F8209F"/>
    <w:rsid w:val="00F8211D"/>
    <w:rsid w:val="00F822C5"/>
    <w:rsid w:val="00F8270D"/>
    <w:rsid w:val="00F833AB"/>
    <w:rsid w:val="00F83592"/>
    <w:rsid w:val="00F83B6B"/>
    <w:rsid w:val="00F83FE3"/>
    <w:rsid w:val="00F8446F"/>
    <w:rsid w:val="00F84F36"/>
    <w:rsid w:val="00F85543"/>
    <w:rsid w:val="00F86D61"/>
    <w:rsid w:val="00F86F37"/>
    <w:rsid w:val="00F874DB"/>
    <w:rsid w:val="00F878B0"/>
    <w:rsid w:val="00F90028"/>
    <w:rsid w:val="00F90E8B"/>
    <w:rsid w:val="00F90EC9"/>
    <w:rsid w:val="00F91CEE"/>
    <w:rsid w:val="00F926D0"/>
    <w:rsid w:val="00F9328F"/>
    <w:rsid w:val="00F938F7"/>
    <w:rsid w:val="00F93B16"/>
    <w:rsid w:val="00F94347"/>
    <w:rsid w:val="00F947D5"/>
    <w:rsid w:val="00F94E69"/>
    <w:rsid w:val="00F9596F"/>
    <w:rsid w:val="00F96356"/>
    <w:rsid w:val="00F9664B"/>
    <w:rsid w:val="00FA0062"/>
    <w:rsid w:val="00FA0101"/>
    <w:rsid w:val="00FA01F7"/>
    <w:rsid w:val="00FA0558"/>
    <w:rsid w:val="00FA2608"/>
    <w:rsid w:val="00FA32FD"/>
    <w:rsid w:val="00FA55DC"/>
    <w:rsid w:val="00FA5619"/>
    <w:rsid w:val="00FA5DE2"/>
    <w:rsid w:val="00FA6305"/>
    <w:rsid w:val="00FA6C81"/>
    <w:rsid w:val="00FA7285"/>
    <w:rsid w:val="00FB13F3"/>
    <w:rsid w:val="00FB1A5D"/>
    <w:rsid w:val="00FB296A"/>
    <w:rsid w:val="00FB2C29"/>
    <w:rsid w:val="00FB37AF"/>
    <w:rsid w:val="00FB38A5"/>
    <w:rsid w:val="00FB5C30"/>
    <w:rsid w:val="00FB61E3"/>
    <w:rsid w:val="00FB6B5C"/>
    <w:rsid w:val="00FB6B6B"/>
    <w:rsid w:val="00FB715A"/>
    <w:rsid w:val="00FB76BF"/>
    <w:rsid w:val="00FC0568"/>
    <w:rsid w:val="00FC081C"/>
    <w:rsid w:val="00FC0BE6"/>
    <w:rsid w:val="00FC18C4"/>
    <w:rsid w:val="00FC25F5"/>
    <w:rsid w:val="00FC2892"/>
    <w:rsid w:val="00FC2C7E"/>
    <w:rsid w:val="00FC3332"/>
    <w:rsid w:val="00FC4924"/>
    <w:rsid w:val="00FC4CD0"/>
    <w:rsid w:val="00FC4E4F"/>
    <w:rsid w:val="00FC5311"/>
    <w:rsid w:val="00FC6280"/>
    <w:rsid w:val="00FC6307"/>
    <w:rsid w:val="00FC6465"/>
    <w:rsid w:val="00FC656A"/>
    <w:rsid w:val="00FC6E7C"/>
    <w:rsid w:val="00FC749A"/>
    <w:rsid w:val="00FD06A6"/>
    <w:rsid w:val="00FD0939"/>
    <w:rsid w:val="00FD0A06"/>
    <w:rsid w:val="00FD0E6C"/>
    <w:rsid w:val="00FD173A"/>
    <w:rsid w:val="00FD2BAE"/>
    <w:rsid w:val="00FD39D8"/>
    <w:rsid w:val="00FD44ED"/>
    <w:rsid w:val="00FD55FE"/>
    <w:rsid w:val="00FD5D46"/>
    <w:rsid w:val="00FD63E3"/>
    <w:rsid w:val="00FD7335"/>
    <w:rsid w:val="00FD7689"/>
    <w:rsid w:val="00FD76B7"/>
    <w:rsid w:val="00FE0A3C"/>
    <w:rsid w:val="00FE19A5"/>
    <w:rsid w:val="00FE1F16"/>
    <w:rsid w:val="00FE2149"/>
    <w:rsid w:val="00FE2908"/>
    <w:rsid w:val="00FE2E1A"/>
    <w:rsid w:val="00FE45A4"/>
    <w:rsid w:val="00FE4BEA"/>
    <w:rsid w:val="00FE5FC2"/>
    <w:rsid w:val="00FE6BD5"/>
    <w:rsid w:val="00FF05F4"/>
    <w:rsid w:val="00FF0650"/>
    <w:rsid w:val="00FF0DB1"/>
    <w:rsid w:val="00FF167F"/>
    <w:rsid w:val="00FF1A53"/>
    <w:rsid w:val="00FF1B9D"/>
    <w:rsid w:val="00FF2203"/>
    <w:rsid w:val="00FF262E"/>
    <w:rsid w:val="00FF27D2"/>
    <w:rsid w:val="00FF2F3D"/>
    <w:rsid w:val="00FF32BC"/>
    <w:rsid w:val="00FF5A0C"/>
    <w:rsid w:val="00FF61A6"/>
    <w:rsid w:val="00FF73B1"/>
    <w:rsid w:val="00FF7517"/>
    <w:rsid w:val="00FF7880"/>
    <w:rsid w:val="00FF7BA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73B3025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65AD8"/>
    <w:pPr>
      <w:autoSpaceDE w:val="0"/>
      <w:autoSpaceDN w:val="0"/>
    </w:pPr>
    <w:rPr>
      <w:rFonts w:ascii="Osaka" w:eastAsia="Osaka" w:hAnsi="Osaka"/>
    </w:rPr>
  </w:style>
  <w:style w:type="paragraph" w:styleId="1">
    <w:name w:val="heading 1"/>
    <w:basedOn w:val="a"/>
    <w:next w:val="a"/>
    <w:link w:val="10"/>
    <w:qFormat/>
    <w:rsid w:val="00465AD8"/>
    <w:pPr>
      <w:keepNext/>
      <w:outlineLvl w:val="0"/>
    </w:pPr>
    <w:rPr>
      <w:rFonts w:ascii="Times" w:eastAsia="平成明朝" w:hAnsi="Times"/>
      <w:sz w:val="28"/>
      <w:szCs w:val="28"/>
    </w:rPr>
  </w:style>
  <w:style w:type="paragraph" w:styleId="2">
    <w:name w:val="heading 2"/>
    <w:basedOn w:val="a"/>
    <w:next w:val="a"/>
    <w:link w:val="20"/>
    <w:qFormat/>
    <w:rsid w:val="00465AD8"/>
    <w:pPr>
      <w:keepNext/>
      <w:spacing w:line="480" w:lineRule="auto"/>
      <w:jc w:val="both"/>
      <w:outlineLvl w:val="1"/>
    </w:pPr>
    <w:rPr>
      <w:rFonts w:ascii="Times" w:eastAsia="平成明朝" w:hAnsi="Times"/>
      <w:b/>
    </w:rPr>
  </w:style>
  <w:style w:type="paragraph" w:styleId="3">
    <w:name w:val="heading 3"/>
    <w:basedOn w:val="a"/>
    <w:next w:val="a"/>
    <w:link w:val="30"/>
    <w:qFormat/>
    <w:rsid w:val="00465AD8"/>
    <w:pPr>
      <w:keepNext/>
      <w:spacing w:line="480" w:lineRule="auto"/>
      <w:outlineLvl w:val="2"/>
    </w:pPr>
    <w:rPr>
      <w:rFonts w:ascii="Times" w:eastAsia="平成明朝" w:hAnsi="Times"/>
      <w:b/>
    </w:rPr>
  </w:style>
  <w:style w:type="paragraph" w:styleId="4">
    <w:name w:val="heading 4"/>
    <w:basedOn w:val="a"/>
    <w:next w:val="a"/>
    <w:link w:val="40"/>
    <w:qFormat/>
    <w:rsid w:val="00465AD8"/>
    <w:pPr>
      <w:keepNext/>
      <w:spacing w:line="480" w:lineRule="auto"/>
      <w:outlineLvl w:val="3"/>
    </w:pPr>
    <w:rPr>
      <w:rFonts w:ascii="Times" w:eastAsia="平成明朝" w:hAnsi="Times"/>
      <w:b/>
      <w:sz w:val="28"/>
      <w:szCs w:val="28"/>
    </w:rPr>
  </w:style>
  <w:style w:type="paragraph" w:styleId="5">
    <w:name w:val="heading 5"/>
    <w:basedOn w:val="a"/>
    <w:next w:val="a"/>
    <w:link w:val="50"/>
    <w:qFormat/>
    <w:rsid w:val="00465AD8"/>
    <w:pPr>
      <w:keepNext/>
      <w:spacing w:line="360" w:lineRule="auto"/>
      <w:ind w:firstLine="567"/>
      <w:outlineLvl w:val="4"/>
    </w:pPr>
    <w:rPr>
      <w:rFonts w:ascii="Times" w:eastAsia="平成明朝" w:hAnsi="Times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a4"/>
    <w:rsid w:val="00465AD8"/>
    <w:rPr>
      <w:rFonts w:ascii="Times" w:eastAsia="平成明朝" w:hAnsi="Times"/>
      <w:sz w:val="28"/>
      <w:szCs w:val="28"/>
    </w:rPr>
  </w:style>
  <w:style w:type="character" w:styleId="a5">
    <w:name w:val="Hyperlink"/>
    <w:rsid w:val="00465AD8"/>
    <w:rPr>
      <w:color w:val="0000FF"/>
      <w:u w:val="single"/>
    </w:rPr>
  </w:style>
  <w:style w:type="paragraph" w:styleId="a6">
    <w:name w:val="footer"/>
    <w:basedOn w:val="a"/>
    <w:link w:val="a7"/>
    <w:semiHidden/>
    <w:rsid w:val="00465AD8"/>
    <w:pPr>
      <w:tabs>
        <w:tab w:val="center" w:pos="4320"/>
        <w:tab w:val="right" w:pos="8640"/>
      </w:tabs>
    </w:pPr>
    <w:rPr>
      <w:rFonts w:ascii="Times" w:eastAsia="平成明朝" w:hAnsi="Times"/>
    </w:rPr>
  </w:style>
  <w:style w:type="character" w:styleId="a8">
    <w:name w:val="page number"/>
    <w:basedOn w:val="a0"/>
    <w:rsid w:val="00465AD8"/>
  </w:style>
  <w:style w:type="paragraph" w:styleId="a9">
    <w:name w:val="header"/>
    <w:basedOn w:val="a"/>
    <w:link w:val="aa"/>
    <w:rsid w:val="00465AD8"/>
    <w:pPr>
      <w:tabs>
        <w:tab w:val="center" w:pos="4320"/>
        <w:tab w:val="right" w:pos="8640"/>
      </w:tabs>
    </w:pPr>
    <w:rPr>
      <w:rFonts w:ascii="Times" w:eastAsia="平成明朝" w:hAnsi="Times"/>
    </w:rPr>
  </w:style>
  <w:style w:type="paragraph" w:styleId="ab">
    <w:name w:val="Body Text Indent"/>
    <w:basedOn w:val="a"/>
    <w:link w:val="ac"/>
    <w:rsid w:val="00465AD8"/>
    <w:pPr>
      <w:widowControl w:val="0"/>
      <w:spacing w:line="360" w:lineRule="auto"/>
    </w:pPr>
    <w:rPr>
      <w:rFonts w:ascii="Times" w:hAnsi="Times"/>
      <w:b/>
      <w:sz w:val="32"/>
      <w:szCs w:val="32"/>
    </w:rPr>
  </w:style>
  <w:style w:type="paragraph" w:styleId="21">
    <w:name w:val="Body Text Indent 2"/>
    <w:basedOn w:val="a"/>
    <w:link w:val="22"/>
    <w:rsid w:val="00465AD8"/>
    <w:pPr>
      <w:spacing w:line="360" w:lineRule="auto"/>
      <w:ind w:firstLine="567"/>
    </w:pPr>
    <w:rPr>
      <w:rFonts w:ascii="Times" w:eastAsia="平成明朝" w:hAnsi="Times"/>
    </w:rPr>
  </w:style>
  <w:style w:type="paragraph" w:styleId="31">
    <w:name w:val="Body Text Indent 3"/>
    <w:basedOn w:val="a"/>
    <w:link w:val="32"/>
    <w:rsid w:val="00465AD8"/>
    <w:pPr>
      <w:spacing w:line="360" w:lineRule="auto"/>
      <w:ind w:firstLine="567"/>
    </w:pPr>
    <w:rPr>
      <w:rFonts w:ascii="Times" w:eastAsia="平成明朝" w:hAnsi="Times"/>
      <w:sz w:val="28"/>
      <w:szCs w:val="28"/>
    </w:rPr>
  </w:style>
  <w:style w:type="character" w:styleId="ad">
    <w:name w:val="FollowedHyperlink"/>
    <w:rsid w:val="00465AD8"/>
    <w:rPr>
      <w:color w:val="800080"/>
      <w:u w:val="single"/>
    </w:rPr>
  </w:style>
  <w:style w:type="paragraph" w:styleId="33">
    <w:name w:val="Body Text 3"/>
    <w:basedOn w:val="a"/>
    <w:link w:val="34"/>
    <w:rsid w:val="00465AD8"/>
    <w:pPr>
      <w:widowControl w:val="0"/>
      <w:spacing w:line="360" w:lineRule="auto"/>
    </w:pPr>
    <w:rPr>
      <w:rFonts w:ascii="Times" w:hAnsi="Times"/>
      <w:b/>
      <w:lang w:val="en-GB"/>
    </w:rPr>
  </w:style>
  <w:style w:type="character" w:styleId="ae">
    <w:name w:val="line number"/>
    <w:basedOn w:val="a0"/>
    <w:uiPriority w:val="99"/>
    <w:semiHidden/>
    <w:unhideWhenUsed/>
    <w:rsid w:val="005A6E12"/>
  </w:style>
  <w:style w:type="paragraph" w:styleId="af">
    <w:name w:val="List Paragraph"/>
    <w:basedOn w:val="a"/>
    <w:qFormat/>
    <w:rsid w:val="007C6748"/>
    <w:pPr>
      <w:ind w:leftChars="400" w:left="960"/>
    </w:pPr>
  </w:style>
  <w:style w:type="paragraph" w:styleId="af0">
    <w:name w:val="Balloon Text"/>
    <w:basedOn w:val="a"/>
    <w:link w:val="af1"/>
    <w:rsid w:val="000576DF"/>
    <w:rPr>
      <w:rFonts w:ascii="ヒラギノ角ゴ ProN W3" w:eastAsia="ヒラギノ角ゴ ProN W3"/>
      <w:sz w:val="18"/>
      <w:szCs w:val="18"/>
    </w:rPr>
  </w:style>
  <w:style w:type="character" w:customStyle="1" w:styleId="af1">
    <w:name w:val="吹き出し (文字)"/>
    <w:basedOn w:val="a0"/>
    <w:link w:val="af0"/>
    <w:rsid w:val="000576DF"/>
    <w:rPr>
      <w:rFonts w:ascii="ヒラギノ角ゴ ProN W3" w:eastAsia="ヒラギノ角ゴ ProN W3" w:hAnsi="Osaka"/>
      <w:kern w:val="2"/>
      <w:sz w:val="18"/>
      <w:szCs w:val="18"/>
    </w:rPr>
  </w:style>
  <w:style w:type="paragraph" w:styleId="Web">
    <w:name w:val="Normal (Web)"/>
    <w:basedOn w:val="a"/>
    <w:uiPriority w:val="99"/>
    <w:rsid w:val="00B57BAF"/>
    <w:pPr>
      <w:autoSpaceDE/>
      <w:autoSpaceDN/>
      <w:spacing w:beforeLines="1" w:afterLines="1"/>
    </w:pPr>
    <w:rPr>
      <w:rFonts w:ascii="Times" w:eastAsia="MS Mincho" w:hAnsi="Times"/>
      <w:kern w:val="0"/>
      <w:sz w:val="20"/>
      <w:szCs w:val="20"/>
    </w:rPr>
  </w:style>
  <w:style w:type="character" w:customStyle="1" w:styleId="10">
    <w:name w:val="見出し 1 (文字)"/>
    <w:basedOn w:val="a0"/>
    <w:link w:val="1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20">
    <w:name w:val="見出し 2 (文字)"/>
    <w:basedOn w:val="a0"/>
    <w:link w:val="2"/>
    <w:rsid w:val="0036169D"/>
    <w:rPr>
      <w:rFonts w:ascii="Times" w:eastAsia="平成明朝" w:hAnsi="Times"/>
      <w:b/>
      <w:kern w:val="2"/>
      <w:sz w:val="24"/>
      <w:szCs w:val="24"/>
    </w:rPr>
  </w:style>
  <w:style w:type="character" w:customStyle="1" w:styleId="30">
    <w:name w:val="見出し 3 (文字)"/>
    <w:basedOn w:val="a0"/>
    <w:link w:val="3"/>
    <w:rsid w:val="0036169D"/>
    <w:rPr>
      <w:rFonts w:ascii="Times" w:eastAsia="平成明朝" w:hAnsi="Times"/>
      <w:b/>
      <w:kern w:val="2"/>
      <w:sz w:val="24"/>
      <w:szCs w:val="24"/>
    </w:rPr>
  </w:style>
  <w:style w:type="character" w:customStyle="1" w:styleId="40">
    <w:name w:val="見出し 4 (文字)"/>
    <w:basedOn w:val="a0"/>
    <w:link w:val="4"/>
    <w:rsid w:val="0036169D"/>
    <w:rPr>
      <w:rFonts w:ascii="Times" w:eastAsia="平成明朝" w:hAnsi="Times"/>
      <w:b/>
      <w:kern w:val="2"/>
      <w:sz w:val="28"/>
      <w:szCs w:val="28"/>
    </w:rPr>
  </w:style>
  <w:style w:type="character" w:customStyle="1" w:styleId="50">
    <w:name w:val="見出し 5 (文字)"/>
    <w:basedOn w:val="a0"/>
    <w:link w:val="5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a4">
    <w:name w:val="本文 (文字)"/>
    <w:basedOn w:val="a0"/>
    <w:link w:val="a3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a7">
    <w:name w:val="フッター (文字)"/>
    <w:basedOn w:val="a0"/>
    <w:link w:val="a6"/>
    <w:semiHidden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aa">
    <w:name w:val="ヘッダー (文字)"/>
    <w:basedOn w:val="a0"/>
    <w:link w:val="a9"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ac">
    <w:name w:val="本文インデント (文字)"/>
    <w:basedOn w:val="a0"/>
    <w:link w:val="ab"/>
    <w:rsid w:val="0036169D"/>
    <w:rPr>
      <w:rFonts w:ascii="Times" w:eastAsia="Osaka" w:hAnsi="Times"/>
      <w:b/>
      <w:kern w:val="2"/>
      <w:sz w:val="32"/>
      <w:szCs w:val="32"/>
    </w:rPr>
  </w:style>
  <w:style w:type="character" w:customStyle="1" w:styleId="22">
    <w:name w:val="本文インデント 2 (文字)"/>
    <w:basedOn w:val="a0"/>
    <w:link w:val="21"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32">
    <w:name w:val="本文インデント 3 (文字)"/>
    <w:basedOn w:val="a0"/>
    <w:link w:val="31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34">
    <w:name w:val="本文 3 (文字)"/>
    <w:basedOn w:val="a0"/>
    <w:link w:val="33"/>
    <w:rsid w:val="0036169D"/>
    <w:rPr>
      <w:rFonts w:ascii="Times" w:eastAsia="Osaka" w:hAnsi="Times"/>
      <w:b/>
      <w:kern w:val="2"/>
      <w:sz w:val="24"/>
      <w:szCs w:val="24"/>
      <w:lang w:val="en-GB"/>
    </w:rPr>
  </w:style>
  <w:style w:type="table" w:styleId="af2">
    <w:name w:val="Table Grid"/>
    <w:basedOn w:val="a1"/>
    <w:uiPriority w:val="59"/>
    <w:rsid w:val="0036169D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rsid w:val="00644A04"/>
    <w:pPr>
      <w:jc w:val="center"/>
    </w:pPr>
  </w:style>
  <w:style w:type="paragraph" w:customStyle="1" w:styleId="EndNoteBibliography">
    <w:name w:val="EndNote Bibliography"/>
    <w:basedOn w:val="a"/>
    <w:rsid w:val="00644A0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0" w:unhideWhenUsed="0"/>
    <w:lsdException w:name="index 3" w:semiHidden="0" w:unhideWhenUsed="0"/>
    <w:lsdException w:name="index 4" w:semiHidden="0" w:unhideWhenUsed="0"/>
    <w:lsdException w:name="index 5" w:semiHidden="0" w:unhideWhenUsed="0"/>
    <w:lsdException w:name="index 6" w:semiHidden="0" w:unhideWhenUsed="0"/>
    <w:lsdException w:name="caption" w:qFormat="1"/>
    <w:lsdException w:name="List Number 2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65AD8"/>
    <w:pPr>
      <w:autoSpaceDE w:val="0"/>
      <w:autoSpaceDN w:val="0"/>
    </w:pPr>
    <w:rPr>
      <w:rFonts w:ascii="Osaka" w:eastAsia="Osaka" w:hAnsi="Osaka"/>
    </w:rPr>
  </w:style>
  <w:style w:type="paragraph" w:styleId="1">
    <w:name w:val="heading 1"/>
    <w:basedOn w:val="a"/>
    <w:next w:val="a"/>
    <w:link w:val="10"/>
    <w:qFormat/>
    <w:rsid w:val="00465AD8"/>
    <w:pPr>
      <w:keepNext/>
      <w:outlineLvl w:val="0"/>
    </w:pPr>
    <w:rPr>
      <w:rFonts w:ascii="Times" w:eastAsia="平成明朝" w:hAnsi="Times"/>
      <w:sz w:val="28"/>
      <w:szCs w:val="28"/>
    </w:rPr>
  </w:style>
  <w:style w:type="paragraph" w:styleId="2">
    <w:name w:val="heading 2"/>
    <w:basedOn w:val="a"/>
    <w:next w:val="a"/>
    <w:link w:val="20"/>
    <w:qFormat/>
    <w:rsid w:val="00465AD8"/>
    <w:pPr>
      <w:keepNext/>
      <w:spacing w:line="480" w:lineRule="auto"/>
      <w:jc w:val="both"/>
      <w:outlineLvl w:val="1"/>
    </w:pPr>
    <w:rPr>
      <w:rFonts w:ascii="Times" w:eastAsia="平成明朝" w:hAnsi="Times"/>
      <w:b/>
    </w:rPr>
  </w:style>
  <w:style w:type="paragraph" w:styleId="3">
    <w:name w:val="heading 3"/>
    <w:basedOn w:val="a"/>
    <w:next w:val="a"/>
    <w:link w:val="30"/>
    <w:qFormat/>
    <w:rsid w:val="00465AD8"/>
    <w:pPr>
      <w:keepNext/>
      <w:spacing w:line="480" w:lineRule="auto"/>
      <w:outlineLvl w:val="2"/>
    </w:pPr>
    <w:rPr>
      <w:rFonts w:ascii="Times" w:eastAsia="平成明朝" w:hAnsi="Times"/>
      <w:b/>
    </w:rPr>
  </w:style>
  <w:style w:type="paragraph" w:styleId="4">
    <w:name w:val="heading 4"/>
    <w:basedOn w:val="a"/>
    <w:next w:val="a"/>
    <w:link w:val="40"/>
    <w:qFormat/>
    <w:rsid w:val="00465AD8"/>
    <w:pPr>
      <w:keepNext/>
      <w:spacing w:line="480" w:lineRule="auto"/>
      <w:outlineLvl w:val="3"/>
    </w:pPr>
    <w:rPr>
      <w:rFonts w:ascii="Times" w:eastAsia="平成明朝" w:hAnsi="Times"/>
      <w:b/>
      <w:sz w:val="28"/>
      <w:szCs w:val="28"/>
    </w:rPr>
  </w:style>
  <w:style w:type="paragraph" w:styleId="5">
    <w:name w:val="heading 5"/>
    <w:basedOn w:val="a"/>
    <w:next w:val="a"/>
    <w:link w:val="50"/>
    <w:qFormat/>
    <w:rsid w:val="00465AD8"/>
    <w:pPr>
      <w:keepNext/>
      <w:spacing w:line="360" w:lineRule="auto"/>
      <w:ind w:firstLine="567"/>
      <w:outlineLvl w:val="4"/>
    </w:pPr>
    <w:rPr>
      <w:rFonts w:ascii="Times" w:eastAsia="平成明朝" w:hAnsi="Times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a4"/>
    <w:rsid w:val="00465AD8"/>
    <w:rPr>
      <w:rFonts w:ascii="Times" w:eastAsia="平成明朝" w:hAnsi="Times"/>
      <w:sz w:val="28"/>
      <w:szCs w:val="28"/>
    </w:rPr>
  </w:style>
  <w:style w:type="character" w:styleId="a5">
    <w:name w:val="Hyperlink"/>
    <w:rsid w:val="00465AD8"/>
    <w:rPr>
      <w:color w:val="0000FF"/>
      <w:u w:val="single"/>
    </w:rPr>
  </w:style>
  <w:style w:type="paragraph" w:styleId="a6">
    <w:name w:val="footer"/>
    <w:basedOn w:val="a"/>
    <w:link w:val="a7"/>
    <w:semiHidden/>
    <w:rsid w:val="00465AD8"/>
    <w:pPr>
      <w:tabs>
        <w:tab w:val="center" w:pos="4320"/>
        <w:tab w:val="right" w:pos="8640"/>
      </w:tabs>
    </w:pPr>
    <w:rPr>
      <w:rFonts w:ascii="Times" w:eastAsia="平成明朝" w:hAnsi="Times"/>
    </w:rPr>
  </w:style>
  <w:style w:type="character" w:styleId="a8">
    <w:name w:val="page number"/>
    <w:basedOn w:val="a0"/>
    <w:rsid w:val="00465AD8"/>
  </w:style>
  <w:style w:type="paragraph" w:styleId="a9">
    <w:name w:val="header"/>
    <w:basedOn w:val="a"/>
    <w:link w:val="aa"/>
    <w:rsid w:val="00465AD8"/>
    <w:pPr>
      <w:tabs>
        <w:tab w:val="center" w:pos="4320"/>
        <w:tab w:val="right" w:pos="8640"/>
      </w:tabs>
    </w:pPr>
    <w:rPr>
      <w:rFonts w:ascii="Times" w:eastAsia="平成明朝" w:hAnsi="Times"/>
    </w:rPr>
  </w:style>
  <w:style w:type="paragraph" w:styleId="ab">
    <w:name w:val="Body Text Indent"/>
    <w:basedOn w:val="a"/>
    <w:link w:val="ac"/>
    <w:rsid w:val="00465AD8"/>
    <w:pPr>
      <w:widowControl w:val="0"/>
      <w:spacing w:line="360" w:lineRule="auto"/>
    </w:pPr>
    <w:rPr>
      <w:rFonts w:ascii="Times" w:hAnsi="Times"/>
      <w:b/>
      <w:sz w:val="32"/>
      <w:szCs w:val="32"/>
    </w:rPr>
  </w:style>
  <w:style w:type="paragraph" w:styleId="21">
    <w:name w:val="Body Text Indent 2"/>
    <w:basedOn w:val="a"/>
    <w:link w:val="22"/>
    <w:rsid w:val="00465AD8"/>
    <w:pPr>
      <w:spacing w:line="360" w:lineRule="auto"/>
      <w:ind w:firstLine="567"/>
    </w:pPr>
    <w:rPr>
      <w:rFonts w:ascii="Times" w:eastAsia="平成明朝" w:hAnsi="Times"/>
    </w:rPr>
  </w:style>
  <w:style w:type="paragraph" w:styleId="31">
    <w:name w:val="Body Text Indent 3"/>
    <w:basedOn w:val="a"/>
    <w:link w:val="32"/>
    <w:rsid w:val="00465AD8"/>
    <w:pPr>
      <w:spacing w:line="360" w:lineRule="auto"/>
      <w:ind w:firstLine="567"/>
    </w:pPr>
    <w:rPr>
      <w:rFonts w:ascii="Times" w:eastAsia="平成明朝" w:hAnsi="Times"/>
      <w:sz w:val="28"/>
      <w:szCs w:val="28"/>
    </w:rPr>
  </w:style>
  <w:style w:type="character" w:styleId="ad">
    <w:name w:val="FollowedHyperlink"/>
    <w:rsid w:val="00465AD8"/>
    <w:rPr>
      <w:color w:val="800080"/>
      <w:u w:val="single"/>
    </w:rPr>
  </w:style>
  <w:style w:type="paragraph" w:styleId="33">
    <w:name w:val="Body Text 3"/>
    <w:basedOn w:val="a"/>
    <w:link w:val="34"/>
    <w:rsid w:val="00465AD8"/>
    <w:pPr>
      <w:widowControl w:val="0"/>
      <w:spacing w:line="360" w:lineRule="auto"/>
    </w:pPr>
    <w:rPr>
      <w:rFonts w:ascii="Times" w:hAnsi="Times"/>
      <w:b/>
      <w:lang w:val="en-GB"/>
    </w:rPr>
  </w:style>
  <w:style w:type="character" w:styleId="ae">
    <w:name w:val="line number"/>
    <w:basedOn w:val="a0"/>
    <w:uiPriority w:val="99"/>
    <w:semiHidden/>
    <w:unhideWhenUsed/>
    <w:rsid w:val="005A6E12"/>
  </w:style>
  <w:style w:type="paragraph" w:styleId="af">
    <w:name w:val="List Paragraph"/>
    <w:basedOn w:val="a"/>
    <w:qFormat/>
    <w:rsid w:val="007C6748"/>
    <w:pPr>
      <w:ind w:leftChars="400" w:left="960"/>
    </w:pPr>
  </w:style>
  <w:style w:type="paragraph" w:styleId="af0">
    <w:name w:val="Balloon Text"/>
    <w:basedOn w:val="a"/>
    <w:link w:val="af1"/>
    <w:rsid w:val="000576DF"/>
    <w:rPr>
      <w:rFonts w:ascii="ヒラギノ角ゴ ProN W3" w:eastAsia="ヒラギノ角ゴ ProN W3"/>
      <w:sz w:val="18"/>
      <w:szCs w:val="18"/>
    </w:rPr>
  </w:style>
  <w:style w:type="character" w:customStyle="1" w:styleId="af1">
    <w:name w:val="吹き出し (文字)"/>
    <w:basedOn w:val="a0"/>
    <w:link w:val="af0"/>
    <w:rsid w:val="000576DF"/>
    <w:rPr>
      <w:rFonts w:ascii="ヒラギノ角ゴ ProN W3" w:eastAsia="ヒラギノ角ゴ ProN W3" w:hAnsi="Osaka"/>
      <w:kern w:val="2"/>
      <w:sz w:val="18"/>
      <w:szCs w:val="18"/>
    </w:rPr>
  </w:style>
  <w:style w:type="paragraph" w:styleId="Web">
    <w:name w:val="Normal (Web)"/>
    <w:basedOn w:val="a"/>
    <w:uiPriority w:val="99"/>
    <w:rsid w:val="00B57BAF"/>
    <w:pPr>
      <w:autoSpaceDE/>
      <w:autoSpaceDN/>
      <w:spacing w:beforeLines="1" w:afterLines="1"/>
    </w:pPr>
    <w:rPr>
      <w:rFonts w:ascii="Times" w:eastAsia="MS Mincho" w:hAnsi="Times"/>
      <w:kern w:val="0"/>
      <w:sz w:val="20"/>
      <w:szCs w:val="20"/>
    </w:rPr>
  </w:style>
  <w:style w:type="character" w:customStyle="1" w:styleId="10">
    <w:name w:val="見出し 1 (文字)"/>
    <w:basedOn w:val="a0"/>
    <w:link w:val="1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20">
    <w:name w:val="見出し 2 (文字)"/>
    <w:basedOn w:val="a0"/>
    <w:link w:val="2"/>
    <w:rsid w:val="0036169D"/>
    <w:rPr>
      <w:rFonts w:ascii="Times" w:eastAsia="平成明朝" w:hAnsi="Times"/>
      <w:b/>
      <w:kern w:val="2"/>
      <w:sz w:val="24"/>
      <w:szCs w:val="24"/>
    </w:rPr>
  </w:style>
  <w:style w:type="character" w:customStyle="1" w:styleId="30">
    <w:name w:val="見出し 3 (文字)"/>
    <w:basedOn w:val="a0"/>
    <w:link w:val="3"/>
    <w:rsid w:val="0036169D"/>
    <w:rPr>
      <w:rFonts w:ascii="Times" w:eastAsia="平成明朝" w:hAnsi="Times"/>
      <w:b/>
      <w:kern w:val="2"/>
      <w:sz w:val="24"/>
      <w:szCs w:val="24"/>
    </w:rPr>
  </w:style>
  <w:style w:type="character" w:customStyle="1" w:styleId="40">
    <w:name w:val="見出し 4 (文字)"/>
    <w:basedOn w:val="a0"/>
    <w:link w:val="4"/>
    <w:rsid w:val="0036169D"/>
    <w:rPr>
      <w:rFonts w:ascii="Times" w:eastAsia="平成明朝" w:hAnsi="Times"/>
      <w:b/>
      <w:kern w:val="2"/>
      <w:sz w:val="28"/>
      <w:szCs w:val="28"/>
    </w:rPr>
  </w:style>
  <w:style w:type="character" w:customStyle="1" w:styleId="50">
    <w:name w:val="見出し 5 (文字)"/>
    <w:basedOn w:val="a0"/>
    <w:link w:val="5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a4">
    <w:name w:val="本文 (文字)"/>
    <w:basedOn w:val="a0"/>
    <w:link w:val="a3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a7">
    <w:name w:val="フッター (文字)"/>
    <w:basedOn w:val="a0"/>
    <w:link w:val="a6"/>
    <w:semiHidden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aa">
    <w:name w:val="ヘッダー (文字)"/>
    <w:basedOn w:val="a0"/>
    <w:link w:val="a9"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ac">
    <w:name w:val="本文インデント (文字)"/>
    <w:basedOn w:val="a0"/>
    <w:link w:val="ab"/>
    <w:rsid w:val="0036169D"/>
    <w:rPr>
      <w:rFonts w:ascii="Times" w:eastAsia="Osaka" w:hAnsi="Times"/>
      <w:b/>
      <w:kern w:val="2"/>
      <w:sz w:val="32"/>
      <w:szCs w:val="32"/>
    </w:rPr>
  </w:style>
  <w:style w:type="character" w:customStyle="1" w:styleId="22">
    <w:name w:val="本文インデント 2 (文字)"/>
    <w:basedOn w:val="a0"/>
    <w:link w:val="21"/>
    <w:rsid w:val="0036169D"/>
    <w:rPr>
      <w:rFonts w:ascii="Times" w:eastAsia="平成明朝" w:hAnsi="Times"/>
      <w:kern w:val="2"/>
      <w:sz w:val="24"/>
      <w:szCs w:val="24"/>
    </w:rPr>
  </w:style>
  <w:style w:type="character" w:customStyle="1" w:styleId="32">
    <w:name w:val="本文インデント 3 (文字)"/>
    <w:basedOn w:val="a0"/>
    <w:link w:val="31"/>
    <w:rsid w:val="0036169D"/>
    <w:rPr>
      <w:rFonts w:ascii="Times" w:eastAsia="平成明朝" w:hAnsi="Times"/>
      <w:kern w:val="2"/>
      <w:sz w:val="28"/>
      <w:szCs w:val="28"/>
    </w:rPr>
  </w:style>
  <w:style w:type="character" w:customStyle="1" w:styleId="34">
    <w:name w:val="本文 3 (文字)"/>
    <w:basedOn w:val="a0"/>
    <w:link w:val="33"/>
    <w:rsid w:val="0036169D"/>
    <w:rPr>
      <w:rFonts w:ascii="Times" w:eastAsia="Osaka" w:hAnsi="Times"/>
      <w:b/>
      <w:kern w:val="2"/>
      <w:sz w:val="24"/>
      <w:szCs w:val="24"/>
      <w:lang w:val="en-GB"/>
    </w:rPr>
  </w:style>
  <w:style w:type="table" w:styleId="af2">
    <w:name w:val="Table Grid"/>
    <w:basedOn w:val="a1"/>
    <w:uiPriority w:val="59"/>
    <w:rsid w:val="0036169D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rsid w:val="00644A04"/>
    <w:pPr>
      <w:jc w:val="center"/>
    </w:pPr>
  </w:style>
  <w:style w:type="paragraph" w:customStyle="1" w:styleId="EndNoteBibliography">
    <w:name w:val="EndNote Bibliography"/>
    <w:basedOn w:val="a"/>
    <w:rsid w:val="00644A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806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0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15</Words>
  <Characters>11490</Characters>
  <Application>Microsoft Macintosh Word</Application>
  <DocSecurity>0</DocSecurity>
  <Lines>95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Abstract</vt:lpstr>
      <vt:lpstr>Abstract</vt:lpstr>
    </vt:vector>
  </TitlesOfParts>
  <Company>静岡大学</Company>
  <LinksUpToDate>false</LinksUpToDate>
  <CharactersWithSpaces>13479</CharactersWithSpaces>
  <SharedDoc>false</SharedDoc>
  <HLinks>
    <vt:vector size="618" baseType="variant">
      <vt:variant>
        <vt:i4>4587578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587579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653106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ENREF_69</vt:lpwstr>
      </vt:variant>
      <vt:variant>
        <vt:i4>4653107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522043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653116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325434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653117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653117</vt:i4>
      </vt:variant>
      <vt:variant>
        <vt:i4>534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390973</vt:i4>
      </vt:variant>
      <vt:variant>
        <vt:i4>52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3</vt:i4>
      </vt:variant>
      <vt:variant>
        <vt:i4>52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653118</vt:i4>
      </vt:variant>
      <vt:variant>
        <vt:i4>514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119</vt:i4>
      </vt:variant>
      <vt:variant>
        <vt:i4>508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112</vt:i4>
      </vt:variant>
      <vt:variant>
        <vt:i4>502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112</vt:i4>
      </vt:variant>
      <vt:variant>
        <vt:i4>496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113</vt:i4>
      </vt:variant>
      <vt:variant>
        <vt:i4>487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114</vt:i4>
      </vt:variant>
      <vt:variant>
        <vt:i4>481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456498</vt:i4>
      </vt:variant>
      <vt:variant>
        <vt:i4>478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653115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456498</vt:i4>
      </vt:variant>
      <vt:variant>
        <vt:i4>467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194354</vt:i4>
      </vt:variant>
      <vt:variant>
        <vt:i4>45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45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456499</vt:i4>
      </vt:variant>
      <vt:variant>
        <vt:i4>448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456459</vt:i4>
      </vt:variant>
      <vt:variant>
        <vt:i4>44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44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510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511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504</vt:i4>
      </vt:variant>
      <vt:variant>
        <vt:i4>423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390974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784139</vt:i4>
      </vt:variant>
      <vt:variant>
        <vt:i4>41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505</vt:i4>
      </vt:variant>
      <vt:variant>
        <vt:i4>409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506</vt:i4>
      </vt:variant>
      <vt:variant>
        <vt:i4>406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507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87531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22034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325439</vt:i4>
      </vt:variant>
      <vt:variant>
        <vt:i4>37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375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522045</vt:i4>
      </vt:variant>
      <vt:variant>
        <vt:i4>367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390923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2046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78413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33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3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22047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7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2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718603</vt:i4>
      </vt:variant>
      <vt:variant>
        <vt:i4>31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456459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2042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2043</vt:i4>
      </vt:variant>
      <vt:variant>
        <vt:i4>29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426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427</vt:i4>
      </vt:variant>
      <vt:variant>
        <vt:i4>285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436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437</vt:i4>
      </vt:variant>
      <vt:variant>
        <vt:i4>274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8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439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9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72</vt:i4>
      </vt:variant>
      <vt:variant>
        <vt:i4>24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433</vt:i4>
      </vt:variant>
      <vt:variant>
        <vt:i4>23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4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435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62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8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8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3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3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5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3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2</vt:i4>
      </vt:variant>
      <vt:variant>
        <vt:i4>17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62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2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5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68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7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4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5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68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9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70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54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bstract</dc:title>
  <dc:creator>丑丸 敬史</dc:creator>
  <cp:lastModifiedBy>丑丸 敬史</cp:lastModifiedBy>
  <cp:revision>3</cp:revision>
  <cp:lastPrinted>2016-08-19T01:21:00Z</cp:lastPrinted>
  <dcterms:created xsi:type="dcterms:W3CDTF">2016-11-16T12:31:00Z</dcterms:created>
  <dcterms:modified xsi:type="dcterms:W3CDTF">2016-11-16T12:32:00Z</dcterms:modified>
</cp:coreProperties>
</file>